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7B861F96" w:rsidR="007F74F4" w:rsidRDefault="00DF000F">
      <w:pPr>
        <w:pStyle w:val="Standard"/>
        <w:jc w:val="both"/>
        <w:rPr>
          <w:rFonts w:ascii="Times New Roman" w:hAnsi="Times New Roman" w:cs="Times New Roman"/>
          <w:b/>
          <w:bCs/>
          <w:sz w:val="28"/>
          <w:szCs w:val="28"/>
        </w:rPr>
      </w:pPr>
      <w:r>
        <w:rPr>
          <w:rFonts w:ascii="Times New Roman" w:hAnsi="Times New Roman" w:cs="Times New Roman"/>
          <w:b/>
          <w:bCs/>
          <w:sz w:val="28"/>
          <w:szCs w:val="28"/>
        </w:rPr>
        <w:t xml:space="preserve"> Supplementary Information</w:t>
      </w:r>
    </w:p>
    <w:p w14:paraId="4D506159" w14:textId="77777777"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proofErr w:type="spellStart"/>
      <w:r w:rsidRPr="004C09C3">
        <w:rPr>
          <w:rFonts w:eastAsia="Noto Serif CJK SC" w:cs="Lohit Devanagari"/>
          <w:kern w:val="2"/>
          <w:sz w:val="28"/>
          <w:szCs w:val="28"/>
          <w:lang w:eastAsia="zh-CN" w:bidi="hi-IN"/>
        </w:rPr>
        <w:t>MeltR</w:t>
      </w:r>
      <w:proofErr w:type="spellEnd"/>
      <w:r w:rsidRPr="004C09C3">
        <w:rPr>
          <w:rFonts w:eastAsia="Noto Serif CJK SC" w:cs="Lohit Devanagari"/>
          <w:kern w:val="2"/>
          <w:sz w:val="28"/>
          <w:szCs w:val="28"/>
          <w:lang w:eastAsia="zh-CN" w:bidi="hi-IN"/>
        </w:rPr>
        <w:t xml:space="preserve"> is a Software Package that Provides Facile Determination of Biopolymer Thermodynamics: Application to RNA UV-Absorbance Data</w:t>
      </w:r>
    </w:p>
    <w:p w14:paraId="1FB3702C" w14:textId="77777777"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2</w:t>
      </w:r>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54D3DC0B" w14:textId="102677B9"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 melting curves, thermodynamics, RNA</w:t>
      </w:r>
    </w:p>
    <w:p w14:paraId="5EAD7B0B" w14:textId="77777777" w:rsidR="007F74F4" w:rsidRDefault="00000000">
      <w:pPr>
        <w:pStyle w:val="Standard"/>
        <w:jc w:val="both"/>
        <w:rPr>
          <w:rFonts w:ascii="Times New Roman" w:hAnsi="Times New Roman" w:cs="Times New Roman"/>
          <w:b/>
        </w:rPr>
      </w:pPr>
      <w:r>
        <w:rPr>
          <w:rFonts w:ascii="Times New Roman" w:hAnsi="Times New Roman" w:cs="Times New Roman"/>
          <w:b/>
        </w:rPr>
        <w:t>ORCID:</w:t>
      </w:r>
    </w:p>
    <w:p w14:paraId="40564829" w14:textId="77777777" w:rsidR="007F74F4" w:rsidRDefault="00000000">
      <w:pPr>
        <w:pStyle w:val="Standard"/>
        <w:rPr>
          <w:rFonts w:ascii="Times New Roman" w:hAnsi="Times New Roman" w:cs="Times New Roman"/>
        </w:rPr>
      </w:pPr>
      <w:r>
        <w:rPr>
          <w:rFonts w:ascii="Times New Roman" w:hAnsi="Times New Roman" w:cs="Times New Roman"/>
        </w:rPr>
        <w:t>Jacob P. Sieg: 0000-0001-5414-1667</w:t>
      </w:r>
    </w:p>
    <w:p w14:paraId="491B2DB4" w14:textId="21E7D367" w:rsidR="007F74F4" w:rsidRDefault="00000000">
      <w:pPr>
        <w:pStyle w:val="Standard"/>
        <w:rPr>
          <w:rFonts w:ascii="Times New Roman" w:hAnsi="Times New Roman" w:cs="Times New Roman"/>
          <w:szCs w:val="20"/>
        </w:rPr>
      </w:pPr>
      <w:commentRangeStart w:id="0"/>
      <w:r>
        <w:rPr>
          <w:rFonts w:ascii="Times New Roman" w:hAnsi="Times New Roman" w:cs="Times New Roman"/>
          <w:szCs w:val="20"/>
        </w:rPr>
        <w:t xml:space="preserve">Sebastian </w:t>
      </w:r>
      <w:r w:rsidR="004C09C3">
        <w:rPr>
          <w:rFonts w:ascii="Times New Roman" w:hAnsi="Times New Roman" w:cs="Times New Roman"/>
          <w:szCs w:val="20"/>
        </w:rPr>
        <w:t xml:space="preserve">J. </w:t>
      </w:r>
      <w:r>
        <w:rPr>
          <w:rFonts w:ascii="Times New Roman" w:hAnsi="Times New Roman" w:cs="Times New Roman"/>
          <w:szCs w:val="20"/>
        </w:rPr>
        <w:t>Arteaga:</w:t>
      </w:r>
      <w:commentRangeEnd w:id="0"/>
      <w:r w:rsidR="004C09C3">
        <w:rPr>
          <w:rStyle w:val="CommentReference"/>
        </w:rPr>
        <w:commentReference w:id="0"/>
      </w:r>
    </w:p>
    <w:p w14:paraId="32B51FF1" w14:textId="618C634E" w:rsidR="007F74F4" w:rsidRDefault="00000000">
      <w:pPr>
        <w:pStyle w:val="Standard"/>
        <w:rPr>
          <w:rFonts w:ascii="Times New Roman" w:hAnsi="Times New Roman" w:cs="Times New Roman"/>
          <w:szCs w:val="20"/>
        </w:rPr>
      </w:pPr>
      <w:commentRangeStart w:id="1"/>
      <w:r>
        <w:rPr>
          <w:rFonts w:ascii="Times New Roman" w:hAnsi="Times New Roman" w:cs="Times New Roman"/>
          <w:szCs w:val="20"/>
        </w:rPr>
        <w:t xml:space="preserve">Brent </w:t>
      </w:r>
      <w:r w:rsidR="004C09C3">
        <w:rPr>
          <w:rFonts w:ascii="Times New Roman" w:hAnsi="Times New Roman" w:cs="Times New Roman"/>
          <w:szCs w:val="20"/>
        </w:rPr>
        <w:t xml:space="preserve">M. </w:t>
      </w:r>
      <w:proofErr w:type="spellStart"/>
      <w:r>
        <w:rPr>
          <w:rFonts w:ascii="Times New Roman" w:hAnsi="Times New Roman" w:cs="Times New Roman"/>
          <w:szCs w:val="20"/>
        </w:rPr>
        <w:t>Znosko</w:t>
      </w:r>
      <w:proofErr w:type="spellEnd"/>
      <w:r>
        <w:rPr>
          <w:rFonts w:ascii="Times New Roman" w:hAnsi="Times New Roman" w:cs="Times New Roman"/>
          <w:szCs w:val="20"/>
        </w:rPr>
        <w:t>:</w:t>
      </w:r>
      <w:commentRangeEnd w:id="1"/>
      <w:r w:rsidR="004C09C3">
        <w:rPr>
          <w:rStyle w:val="CommentReference"/>
        </w:rPr>
        <w:commentReference w:id="1"/>
      </w:r>
    </w:p>
    <w:p w14:paraId="69973A50" w14:textId="77777777" w:rsidR="007F74F4" w:rsidRDefault="00000000">
      <w:pPr>
        <w:pStyle w:val="Standard"/>
        <w:rPr>
          <w:rFonts w:ascii="Times New Roman" w:hAnsi="Times New Roman" w:cs="Times New Roman"/>
        </w:rPr>
      </w:pPr>
      <w:r>
        <w:rPr>
          <w:rFonts w:ascii="Times New Roman" w:hAnsi="Times New Roman" w:cs="Times New Roman"/>
        </w:rPr>
        <w:t>Philip C. Bevilacqua: 0000-0001-8074-3434</w:t>
      </w:r>
    </w:p>
    <w:p w14:paraId="69A50021" w14:textId="77777777" w:rsidR="007F74F4" w:rsidRDefault="00000000">
      <w:pPr>
        <w:pStyle w:val="Standard"/>
        <w:jc w:val="both"/>
        <w:rPr>
          <w:rFonts w:ascii="Times New Roman" w:hAnsi="Times New Roman" w:cs="Times New Roman"/>
        </w:rPr>
      </w:pPr>
      <w:r>
        <w:rPr>
          <w:rFonts w:ascii="Times New Roman" w:hAnsi="Times New Roman" w:cs="Times New Roman"/>
        </w:rPr>
        <w:t>*Corresponding author</w:t>
      </w:r>
    </w:p>
    <w:p w14:paraId="7A02CF7F" w14:textId="77777777" w:rsidR="007F74F4" w:rsidRDefault="007F74F4">
      <w:pPr>
        <w:jc w:val="both"/>
        <w:rPr>
          <w:rFonts w:ascii="Times New Roman" w:hAnsi="Times New Roman" w:cs="Times New Roman"/>
        </w:rPr>
      </w:pPr>
    </w:p>
    <w:sdt>
      <w:sdtPr>
        <w:rPr>
          <w:rFonts w:ascii="Arial" w:hAnsi="Arial"/>
          <w:b w:val="0"/>
          <w:color w:val="auto"/>
          <w:sz w:val="20"/>
          <w:szCs w:val="22"/>
        </w:rPr>
        <w:id w:val="-1048913432"/>
        <w:docPartObj>
          <w:docPartGallery w:val="Table of Contents"/>
          <w:docPartUnique/>
        </w:docPartObj>
      </w:sdtPr>
      <w:sdtContent>
        <w:p w14:paraId="58DF2F59" w14:textId="77777777" w:rsidR="007F74F4" w:rsidRDefault="00000000">
          <w:pPr>
            <w:pStyle w:val="TOCHeading"/>
          </w:pPr>
          <w:r>
            <w:br w:type="page"/>
          </w:r>
          <w:r>
            <w:lastRenderedPageBreak/>
            <w:t>Table of Contents</w:t>
          </w:r>
        </w:p>
        <w:p w14:paraId="4A7D9C11" w14:textId="4490F005" w:rsidR="00522FD6" w:rsidRDefault="00000000">
          <w:pPr>
            <w:pStyle w:val="TOC1"/>
            <w:rPr>
              <w:rFonts w:asciiTheme="minorHAnsi" w:eastAsiaTheme="minorEastAsia" w:hAnsiTheme="minorHAnsi" w:cstheme="minorBidi"/>
              <w:noProof/>
              <w:sz w:val="22"/>
            </w:rPr>
          </w:pPr>
          <w:r>
            <w:fldChar w:fldCharType="begin"/>
          </w:r>
          <w:r>
            <w:rPr>
              <w:rStyle w:val="IndexLink"/>
            </w:rPr>
            <w:instrText xml:space="preserve"> TOC \f \o "1-4" \h</w:instrText>
          </w:r>
          <w:r>
            <w:rPr>
              <w:rStyle w:val="IndexLink"/>
            </w:rPr>
            <w:fldChar w:fldCharType="separate"/>
          </w:r>
          <w:hyperlink w:anchor="_Toc118105629" w:history="1">
            <w:r w:rsidR="00522FD6" w:rsidRPr="001B7970">
              <w:rPr>
                <w:rStyle w:val="Hyperlink"/>
                <w:noProof/>
              </w:rPr>
              <w:t>Supplementary information methods</w:t>
            </w:r>
            <w:r w:rsidR="00522FD6">
              <w:rPr>
                <w:noProof/>
              </w:rPr>
              <w:tab/>
            </w:r>
            <w:r w:rsidR="00522FD6">
              <w:rPr>
                <w:noProof/>
              </w:rPr>
              <w:fldChar w:fldCharType="begin"/>
            </w:r>
            <w:r w:rsidR="00522FD6">
              <w:rPr>
                <w:noProof/>
              </w:rPr>
              <w:instrText xml:space="preserve"> PAGEREF _Toc118105629 \h </w:instrText>
            </w:r>
            <w:r w:rsidR="00522FD6">
              <w:rPr>
                <w:noProof/>
              </w:rPr>
            </w:r>
            <w:r w:rsidR="00522FD6">
              <w:rPr>
                <w:noProof/>
              </w:rPr>
              <w:fldChar w:fldCharType="separate"/>
            </w:r>
            <w:r w:rsidR="00522FD6">
              <w:rPr>
                <w:noProof/>
              </w:rPr>
              <w:t>3</w:t>
            </w:r>
            <w:r w:rsidR="00522FD6">
              <w:rPr>
                <w:noProof/>
              </w:rPr>
              <w:fldChar w:fldCharType="end"/>
            </w:r>
          </w:hyperlink>
        </w:p>
        <w:p w14:paraId="4FD915C3" w14:textId="4ADB2821" w:rsidR="00522FD6" w:rsidRDefault="00522FD6">
          <w:pPr>
            <w:pStyle w:val="TOC2"/>
            <w:tabs>
              <w:tab w:val="right" w:leader="dot" w:pos="9350"/>
            </w:tabs>
            <w:rPr>
              <w:rFonts w:asciiTheme="minorHAnsi" w:eastAsiaTheme="minorEastAsia" w:hAnsiTheme="minorHAnsi" w:cstheme="minorBidi"/>
              <w:noProof/>
              <w:sz w:val="22"/>
            </w:rPr>
          </w:pPr>
          <w:hyperlink w:anchor="_Toc118105630" w:history="1">
            <w:r w:rsidRPr="001B7970">
              <w:rPr>
                <w:rStyle w:val="Hyperlink"/>
                <w:noProof/>
              </w:rPr>
              <w:t>Data processing by meltR.A</w:t>
            </w:r>
            <w:r>
              <w:rPr>
                <w:noProof/>
              </w:rPr>
              <w:tab/>
            </w:r>
            <w:r>
              <w:rPr>
                <w:noProof/>
              </w:rPr>
              <w:fldChar w:fldCharType="begin"/>
            </w:r>
            <w:r>
              <w:rPr>
                <w:noProof/>
              </w:rPr>
              <w:instrText xml:space="preserve"> PAGEREF _Toc118105630 \h </w:instrText>
            </w:r>
            <w:r>
              <w:rPr>
                <w:noProof/>
              </w:rPr>
            </w:r>
            <w:r>
              <w:rPr>
                <w:noProof/>
              </w:rPr>
              <w:fldChar w:fldCharType="separate"/>
            </w:r>
            <w:r>
              <w:rPr>
                <w:noProof/>
              </w:rPr>
              <w:t>3</w:t>
            </w:r>
            <w:r>
              <w:rPr>
                <w:noProof/>
              </w:rPr>
              <w:fldChar w:fldCharType="end"/>
            </w:r>
          </w:hyperlink>
        </w:p>
        <w:p w14:paraId="5624AEA8" w14:textId="044333EF" w:rsidR="00522FD6" w:rsidRDefault="00522FD6">
          <w:pPr>
            <w:pStyle w:val="TOC3"/>
            <w:rPr>
              <w:rFonts w:asciiTheme="minorHAnsi" w:eastAsiaTheme="minorEastAsia" w:hAnsiTheme="minorHAnsi" w:cstheme="minorBidi"/>
              <w:noProof/>
              <w:sz w:val="22"/>
            </w:rPr>
          </w:pPr>
          <w:hyperlink w:anchor="_Toc118105631" w:history="1">
            <w:r w:rsidRPr="001B7970">
              <w:rPr>
                <w:rStyle w:val="Hyperlink"/>
                <w:noProof/>
              </w:rPr>
              <w:t>Raw data preprocessing</w:t>
            </w:r>
            <w:r>
              <w:rPr>
                <w:noProof/>
              </w:rPr>
              <w:tab/>
            </w:r>
            <w:r>
              <w:rPr>
                <w:noProof/>
              </w:rPr>
              <w:fldChar w:fldCharType="begin"/>
            </w:r>
            <w:r>
              <w:rPr>
                <w:noProof/>
              </w:rPr>
              <w:instrText xml:space="preserve"> PAGEREF _Toc118105631 \h </w:instrText>
            </w:r>
            <w:r>
              <w:rPr>
                <w:noProof/>
              </w:rPr>
            </w:r>
            <w:r>
              <w:rPr>
                <w:noProof/>
              </w:rPr>
              <w:fldChar w:fldCharType="separate"/>
            </w:r>
            <w:r>
              <w:rPr>
                <w:noProof/>
              </w:rPr>
              <w:t>3</w:t>
            </w:r>
            <w:r>
              <w:rPr>
                <w:noProof/>
              </w:rPr>
              <w:fldChar w:fldCharType="end"/>
            </w:r>
          </w:hyperlink>
        </w:p>
        <w:p w14:paraId="584D548C" w14:textId="4CC9A476" w:rsidR="00522FD6" w:rsidRDefault="00522FD6">
          <w:pPr>
            <w:pStyle w:val="TOC3"/>
            <w:rPr>
              <w:rFonts w:asciiTheme="minorHAnsi" w:eastAsiaTheme="minorEastAsia" w:hAnsiTheme="minorHAnsi" w:cstheme="minorBidi"/>
              <w:noProof/>
              <w:sz w:val="22"/>
            </w:rPr>
          </w:pPr>
          <w:hyperlink w:anchor="_Toc118105632" w:history="1">
            <w:r w:rsidRPr="001B7970">
              <w:rPr>
                <w:rStyle w:val="Hyperlink"/>
                <w:noProof/>
              </w:rPr>
              <w:t>Thermodynamic models for duplex formation.</w:t>
            </w:r>
            <w:r>
              <w:rPr>
                <w:noProof/>
              </w:rPr>
              <w:tab/>
            </w:r>
            <w:r>
              <w:rPr>
                <w:noProof/>
              </w:rPr>
              <w:fldChar w:fldCharType="begin"/>
            </w:r>
            <w:r>
              <w:rPr>
                <w:noProof/>
              </w:rPr>
              <w:instrText xml:space="preserve"> PAGEREF _Toc118105632 \h </w:instrText>
            </w:r>
            <w:r>
              <w:rPr>
                <w:noProof/>
              </w:rPr>
            </w:r>
            <w:r>
              <w:rPr>
                <w:noProof/>
              </w:rPr>
              <w:fldChar w:fldCharType="separate"/>
            </w:r>
            <w:r>
              <w:rPr>
                <w:noProof/>
              </w:rPr>
              <w:t>3</w:t>
            </w:r>
            <w:r>
              <w:rPr>
                <w:noProof/>
              </w:rPr>
              <w:fldChar w:fldCharType="end"/>
            </w:r>
          </w:hyperlink>
        </w:p>
        <w:p w14:paraId="29B15FD1" w14:textId="1286E63F" w:rsidR="00522FD6" w:rsidRDefault="00522FD6">
          <w:pPr>
            <w:pStyle w:val="TOC3"/>
            <w:rPr>
              <w:rFonts w:asciiTheme="minorHAnsi" w:eastAsiaTheme="minorEastAsia" w:hAnsiTheme="minorHAnsi" w:cstheme="minorBidi"/>
              <w:noProof/>
              <w:sz w:val="22"/>
            </w:rPr>
          </w:pPr>
          <w:hyperlink w:anchor="_Toc118105633" w:history="1">
            <w:r w:rsidRPr="001B7970">
              <w:rPr>
                <w:rStyle w:val="Hyperlink"/>
                <w:noProof/>
              </w:rPr>
              <w:t>Method 1: fitting melting curves individually.</w:t>
            </w:r>
            <w:r>
              <w:rPr>
                <w:noProof/>
              </w:rPr>
              <w:tab/>
            </w:r>
            <w:r>
              <w:rPr>
                <w:noProof/>
              </w:rPr>
              <w:fldChar w:fldCharType="begin"/>
            </w:r>
            <w:r>
              <w:rPr>
                <w:noProof/>
              </w:rPr>
              <w:instrText xml:space="preserve"> PAGEREF _Toc118105633 \h </w:instrText>
            </w:r>
            <w:r>
              <w:rPr>
                <w:noProof/>
              </w:rPr>
            </w:r>
            <w:r>
              <w:rPr>
                <w:noProof/>
              </w:rPr>
              <w:fldChar w:fldCharType="separate"/>
            </w:r>
            <w:r>
              <w:rPr>
                <w:noProof/>
              </w:rPr>
              <w:t>4</w:t>
            </w:r>
            <w:r>
              <w:rPr>
                <w:noProof/>
              </w:rPr>
              <w:fldChar w:fldCharType="end"/>
            </w:r>
          </w:hyperlink>
        </w:p>
        <w:p w14:paraId="14B5B06B" w14:textId="30EEEFB9" w:rsidR="00522FD6" w:rsidRDefault="00522FD6">
          <w:pPr>
            <w:pStyle w:val="TOC3"/>
            <w:rPr>
              <w:rFonts w:asciiTheme="minorHAnsi" w:eastAsiaTheme="minorEastAsia" w:hAnsiTheme="minorHAnsi" w:cstheme="minorBidi"/>
              <w:noProof/>
              <w:sz w:val="22"/>
            </w:rPr>
          </w:pPr>
          <w:hyperlink w:anchor="_Toc118105634" w:history="1">
            <w:r w:rsidRPr="001B7970">
              <w:rPr>
                <w:rStyle w:val="Hyperlink"/>
                <w:noProof/>
              </w:rPr>
              <w:t>Method 2: fitting the Tm as a function of Ct.</w:t>
            </w:r>
            <w:r>
              <w:rPr>
                <w:noProof/>
              </w:rPr>
              <w:tab/>
            </w:r>
            <w:r>
              <w:rPr>
                <w:noProof/>
              </w:rPr>
              <w:fldChar w:fldCharType="begin"/>
            </w:r>
            <w:r>
              <w:rPr>
                <w:noProof/>
              </w:rPr>
              <w:instrText xml:space="preserve"> PAGEREF _Toc118105634 \h </w:instrText>
            </w:r>
            <w:r>
              <w:rPr>
                <w:noProof/>
              </w:rPr>
            </w:r>
            <w:r>
              <w:rPr>
                <w:noProof/>
              </w:rPr>
              <w:fldChar w:fldCharType="separate"/>
            </w:r>
            <w:r>
              <w:rPr>
                <w:noProof/>
              </w:rPr>
              <w:t>5</w:t>
            </w:r>
            <w:r>
              <w:rPr>
                <w:noProof/>
              </w:rPr>
              <w:fldChar w:fldCharType="end"/>
            </w:r>
          </w:hyperlink>
        </w:p>
        <w:p w14:paraId="193DA408" w14:textId="344D38AD" w:rsidR="00522FD6" w:rsidRDefault="00522FD6">
          <w:pPr>
            <w:pStyle w:val="TOC3"/>
            <w:rPr>
              <w:rFonts w:asciiTheme="minorHAnsi" w:eastAsiaTheme="minorEastAsia" w:hAnsiTheme="minorHAnsi" w:cstheme="minorBidi"/>
              <w:noProof/>
              <w:sz w:val="22"/>
            </w:rPr>
          </w:pPr>
          <w:hyperlink w:anchor="_Toc118105635" w:history="1">
            <w:r w:rsidRPr="001B7970">
              <w:rPr>
                <w:rStyle w:val="Hyperlink"/>
                <w:noProof/>
              </w:rPr>
              <w:t>Method 3: Global fitting.</w:t>
            </w:r>
            <w:r>
              <w:rPr>
                <w:noProof/>
              </w:rPr>
              <w:tab/>
            </w:r>
            <w:r>
              <w:rPr>
                <w:noProof/>
              </w:rPr>
              <w:fldChar w:fldCharType="begin"/>
            </w:r>
            <w:r>
              <w:rPr>
                <w:noProof/>
              </w:rPr>
              <w:instrText xml:space="preserve"> PAGEREF _Toc118105635 \h </w:instrText>
            </w:r>
            <w:r>
              <w:rPr>
                <w:noProof/>
              </w:rPr>
            </w:r>
            <w:r>
              <w:rPr>
                <w:noProof/>
              </w:rPr>
              <w:fldChar w:fldCharType="separate"/>
            </w:r>
            <w:r>
              <w:rPr>
                <w:noProof/>
              </w:rPr>
              <w:t>5</w:t>
            </w:r>
            <w:r>
              <w:rPr>
                <w:noProof/>
              </w:rPr>
              <w:fldChar w:fldCharType="end"/>
            </w:r>
          </w:hyperlink>
        </w:p>
        <w:p w14:paraId="6CCA925B" w14:textId="3F462F63" w:rsidR="00522FD6" w:rsidRDefault="00522FD6">
          <w:pPr>
            <w:pStyle w:val="TOC2"/>
            <w:tabs>
              <w:tab w:val="right" w:leader="dot" w:pos="9350"/>
            </w:tabs>
            <w:rPr>
              <w:rFonts w:asciiTheme="minorHAnsi" w:eastAsiaTheme="minorEastAsia" w:hAnsiTheme="minorHAnsi" w:cstheme="minorBidi"/>
              <w:noProof/>
              <w:sz w:val="22"/>
            </w:rPr>
          </w:pPr>
          <w:hyperlink w:anchor="_Toc118105636" w:history="1">
            <w:r w:rsidRPr="001B7970">
              <w:rPr>
                <w:rStyle w:val="Hyperlink"/>
                <w:noProof/>
              </w:rPr>
              <w:t>Data processing by the BLtrimmer</w:t>
            </w:r>
            <w:r>
              <w:rPr>
                <w:noProof/>
              </w:rPr>
              <w:tab/>
            </w:r>
            <w:r>
              <w:rPr>
                <w:noProof/>
              </w:rPr>
              <w:fldChar w:fldCharType="begin"/>
            </w:r>
            <w:r>
              <w:rPr>
                <w:noProof/>
              </w:rPr>
              <w:instrText xml:space="preserve"> PAGEREF _Toc118105636 \h </w:instrText>
            </w:r>
            <w:r>
              <w:rPr>
                <w:noProof/>
              </w:rPr>
            </w:r>
            <w:r>
              <w:rPr>
                <w:noProof/>
              </w:rPr>
              <w:fldChar w:fldCharType="separate"/>
            </w:r>
            <w:r>
              <w:rPr>
                <w:noProof/>
              </w:rPr>
              <w:t>5</w:t>
            </w:r>
            <w:r>
              <w:rPr>
                <w:noProof/>
              </w:rPr>
              <w:fldChar w:fldCharType="end"/>
            </w:r>
          </w:hyperlink>
        </w:p>
        <w:p w14:paraId="325DA9E4" w14:textId="412ED413" w:rsidR="00522FD6" w:rsidRDefault="00522FD6">
          <w:pPr>
            <w:pStyle w:val="TOC3"/>
            <w:rPr>
              <w:rFonts w:asciiTheme="minorHAnsi" w:eastAsiaTheme="minorEastAsia" w:hAnsiTheme="minorHAnsi" w:cstheme="minorBidi"/>
              <w:noProof/>
              <w:sz w:val="22"/>
            </w:rPr>
          </w:pPr>
          <w:hyperlink w:anchor="_Toc118105637" w:history="1">
            <w:r w:rsidRPr="001B7970">
              <w:rPr>
                <w:rStyle w:val="Hyperlink"/>
                <w:noProof/>
              </w:rPr>
              <w:t>Baseline testing.</w:t>
            </w:r>
            <w:r>
              <w:rPr>
                <w:noProof/>
              </w:rPr>
              <w:tab/>
            </w:r>
            <w:r>
              <w:rPr>
                <w:noProof/>
              </w:rPr>
              <w:fldChar w:fldCharType="begin"/>
            </w:r>
            <w:r>
              <w:rPr>
                <w:noProof/>
              </w:rPr>
              <w:instrText xml:space="preserve"> PAGEREF _Toc118105637 \h </w:instrText>
            </w:r>
            <w:r>
              <w:rPr>
                <w:noProof/>
              </w:rPr>
            </w:r>
            <w:r>
              <w:rPr>
                <w:noProof/>
              </w:rPr>
              <w:fldChar w:fldCharType="separate"/>
            </w:r>
            <w:r>
              <w:rPr>
                <w:noProof/>
              </w:rPr>
              <w:t>5</w:t>
            </w:r>
            <w:r>
              <w:rPr>
                <w:noProof/>
              </w:rPr>
              <w:fldChar w:fldCharType="end"/>
            </w:r>
          </w:hyperlink>
        </w:p>
        <w:p w14:paraId="4E4B5AFB" w14:textId="37841239" w:rsidR="00522FD6" w:rsidRDefault="00522FD6">
          <w:pPr>
            <w:pStyle w:val="TOC3"/>
            <w:rPr>
              <w:rFonts w:asciiTheme="minorHAnsi" w:eastAsiaTheme="minorEastAsia" w:hAnsiTheme="minorHAnsi" w:cstheme="minorBidi"/>
              <w:noProof/>
              <w:sz w:val="22"/>
            </w:rPr>
          </w:pPr>
          <w:hyperlink w:anchor="_Toc118105638" w:history="1">
            <w:r w:rsidRPr="001B7970">
              <w:rPr>
                <w:rStyle w:val="Hyperlink"/>
                <w:noProof/>
              </w:rPr>
              <w:t>Baseline assessment.</w:t>
            </w:r>
            <w:r>
              <w:rPr>
                <w:noProof/>
              </w:rPr>
              <w:tab/>
            </w:r>
            <w:r>
              <w:rPr>
                <w:noProof/>
              </w:rPr>
              <w:fldChar w:fldCharType="begin"/>
            </w:r>
            <w:r>
              <w:rPr>
                <w:noProof/>
              </w:rPr>
              <w:instrText xml:space="preserve"> PAGEREF _Toc118105638 \h </w:instrText>
            </w:r>
            <w:r>
              <w:rPr>
                <w:noProof/>
              </w:rPr>
            </w:r>
            <w:r>
              <w:rPr>
                <w:noProof/>
              </w:rPr>
              <w:fldChar w:fldCharType="separate"/>
            </w:r>
            <w:r>
              <w:rPr>
                <w:noProof/>
              </w:rPr>
              <w:t>6</w:t>
            </w:r>
            <w:r>
              <w:rPr>
                <w:noProof/>
              </w:rPr>
              <w:fldChar w:fldCharType="end"/>
            </w:r>
          </w:hyperlink>
        </w:p>
        <w:p w14:paraId="3BEE3024" w14:textId="2CB19B17" w:rsidR="00522FD6" w:rsidRDefault="00522FD6">
          <w:pPr>
            <w:pStyle w:val="TOC3"/>
            <w:rPr>
              <w:rFonts w:asciiTheme="minorHAnsi" w:eastAsiaTheme="minorEastAsia" w:hAnsiTheme="minorHAnsi" w:cstheme="minorBidi"/>
              <w:noProof/>
              <w:sz w:val="22"/>
            </w:rPr>
          </w:pPr>
          <w:hyperlink w:anchor="_Toc118105639" w:history="1">
            <w:r w:rsidRPr="001B7970">
              <w:rPr>
                <w:rStyle w:val="Hyperlink"/>
                <w:noProof/>
              </w:rPr>
              <w:t>Ensemble analysis</w:t>
            </w:r>
            <w:r>
              <w:rPr>
                <w:noProof/>
              </w:rPr>
              <w:tab/>
            </w:r>
            <w:r>
              <w:rPr>
                <w:noProof/>
              </w:rPr>
              <w:fldChar w:fldCharType="begin"/>
            </w:r>
            <w:r>
              <w:rPr>
                <w:noProof/>
              </w:rPr>
              <w:instrText xml:space="preserve"> PAGEREF _Toc118105639 \h </w:instrText>
            </w:r>
            <w:r>
              <w:rPr>
                <w:noProof/>
              </w:rPr>
            </w:r>
            <w:r>
              <w:rPr>
                <w:noProof/>
              </w:rPr>
              <w:fldChar w:fldCharType="separate"/>
            </w:r>
            <w:r>
              <w:rPr>
                <w:noProof/>
              </w:rPr>
              <w:t>6</w:t>
            </w:r>
            <w:r>
              <w:rPr>
                <w:noProof/>
              </w:rPr>
              <w:fldChar w:fldCharType="end"/>
            </w:r>
          </w:hyperlink>
        </w:p>
        <w:p w14:paraId="3BB9B091" w14:textId="653DCA86" w:rsidR="00522FD6" w:rsidRDefault="00522FD6">
          <w:pPr>
            <w:pStyle w:val="TOC2"/>
            <w:tabs>
              <w:tab w:val="right" w:leader="dot" w:pos="9350"/>
            </w:tabs>
            <w:rPr>
              <w:rFonts w:asciiTheme="minorHAnsi" w:eastAsiaTheme="minorEastAsia" w:hAnsiTheme="minorHAnsi" w:cstheme="minorBidi"/>
              <w:noProof/>
              <w:sz w:val="22"/>
            </w:rPr>
          </w:pPr>
          <w:hyperlink w:anchor="_Toc118105640" w:history="1">
            <w:r w:rsidRPr="001B7970">
              <w:rPr>
                <w:rStyle w:val="Hyperlink"/>
                <w:noProof/>
              </w:rPr>
              <w:t>Data Modeling</w:t>
            </w:r>
            <w:r>
              <w:rPr>
                <w:noProof/>
              </w:rPr>
              <w:tab/>
            </w:r>
            <w:r>
              <w:rPr>
                <w:noProof/>
              </w:rPr>
              <w:fldChar w:fldCharType="begin"/>
            </w:r>
            <w:r>
              <w:rPr>
                <w:noProof/>
              </w:rPr>
              <w:instrText xml:space="preserve"> PAGEREF _Toc118105640 \h </w:instrText>
            </w:r>
            <w:r>
              <w:rPr>
                <w:noProof/>
              </w:rPr>
            </w:r>
            <w:r>
              <w:rPr>
                <w:noProof/>
              </w:rPr>
              <w:fldChar w:fldCharType="separate"/>
            </w:r>
            <w:r>
              <w:rPr>
                <w:noProof/>
              </w:rPr>
              <w:t>6</w:t>
            </w:r>
            <w:r>
              <w:rPr>
                <w:noProof/>
              </w:rPr>
              <w:fldChar w:fldCharType="end"/>
            </w:r>
          </w:hyperlink>
        </w:p>
        <w:p w14:paraId="5DB77C32" w14:textId="0AB29C39" w:rsidR="00522FD6" w:rsidRDefault="00522FD6">
          <w:pPr>
            <w:pStyle w:val="TOC1"/>
            <w:rPr>
              <w:rFonts w:asciiTheme="minorHAnsi" w:eastAsiaTheme="minorEastAsia" w:hAnsiTheme="minorHAnsi" w:cstheme="minorBidi"/>
              <w:noProof/>
              <w:sz w:val="22"/>
            </w:rPr>
          </w:pPr>
          <w:hyperlink w:anchor="_Toc118105641" w:history="1">
            <w:r w:rsidRPr="001B7970">
              <w:rPr>
                <w:rStyle w:val="Hyperlink"/>
                <w:noProof/>
              </w:rPr>
              <w:t>Supplementary information figures</w:t>
            </w:r>
            <w:r>
              <w:rPr>
                <w:noProof/>
              </w:rPr>
              <w:tab/>
            </w:r>
            <w:r>
              <w:rPr>
                <w:noProof/>
              </w:rPr>
              <w:fldChar w:fldCharType="begin"/>
            </w:r>
            <w:r>
              <w:rPr>
                <w:noProof/>
              </w:rPr>
              <w:instrText xml:space="preserve"> PAGEREF _Toc118105641 \h </w:instrText>
            </w:r>
            <w:r>
              <w:rPr>
                <w:noProof/>
              </w:rPr>
            </w:r>
            <w:r>
              <w:rPr>
                <w:noProof/>
              </w:rPr>
              <w:fldChar w:fldCharType="separate"/>
            </w:r>
            <w:r>
              <w:rPr>
                <w:noProof/>
              </w:rPr>
              <w:t>8</w:t>
            </w:r>
            <w:r>
              <w:rPr>
                <w:noProof/>
              </w:rPr>
              <w:fldChar w:fldCharType="end"/>
            </w:r>
          </w:hyperlink>
        </w:p>
        <w:p w14:paraId="63247BFA" w14:textId="04222115" w:rsidR="00522FD6" w:rsidRDefault="00522FD6">
          <w:pPr>
            <w:pStyle w:val="TOC2"/>
            <w:tabs>
              <w:tab w:val="right" w:leader="dot" w:pos="9350"/>
            </w:tabs>
            <w:rPr>
              <w:rFonts w:asciiTheme="minorHAnsi" w:eastAsiaTheme="minorEastAsia" w:hAnsiTheme="minorHAnsi" w:cstheme="minorBidi"/>
              <w:noProof/>
              <w:sz w:val="22"/>
            </w:rPr>
          </w:pPr>
          <w:hyperlink w:anchor="_Toc118105642" w:history="1">
            <w:r w:rsidRPr="001B7970">
              <w:rPr>
                <w:rStyle w:val="Hyperlink"/>
                <w:noProof/>
              </w:rPr>
              <w:t>Figure S1</w:t>
            </w:r>
            <w:r>
              <w:rPr>
                <w:noProof/>
              </w:rPr>
              <w:tab/>
            </w:r>
            <w:r>
              <w:rPr>
                <w:noProof/>
              </w:rPr>
              <w:fldChar w:fldCharType="begin"/>
            </w:r>
            <w:r>
              <w:rPr>
                <w:noProof/>
              </w:rPr>
              <w:instrText xml:space="preserve"> PAGEREF _Toc118105642 \h </w:instrText>
            </w:r>
            <w:r>
              <w:rPr>
                <w:noProof/>
              </w:rPr>
            </w:r>
            <w:r>
              <w:rPr>
                <w:noProof/>
              </w:rPr>
              <w:fldChar w:fldCharType="separate"/>
            </w:r>
            <w:r>
              <w:rPr>
                <w:noProof/>
              </w:rPr>
              <w:t>8</w:t>
            </w:r>
            <w:r>
              <w:rPr>
                <w:noProof/>
              </w:rPr>
              <w:fldChar w:fldCharType="end"/>
            </w:r>
          </w:hyperlink>
        </w:p>
        <w:p w14:paraId="09B522A8" w14:textId="2F424446" w:rsidR="00522FD6" w:rsidRDefault="00522FD6">
          <w:pPr>
            <w:pStyle w:val="TOC2"/>
            <w:tabs>
              <w:tab w:val="right" w:leader="dot" w:pos="9350"/>
            </w:tabs>
            <w:rPr>
              <w:rFonts w:asciiTheme="minorHAnsi" w:eastAsiaTheme="minorEastAsia" w:hAnsiTheme="minorHAnsi" w:cstheme="minorBidi"/>
              <w:noProof/>
              <w:sz w:val="22"/>
            </w:rPr>
          </w:pPr>
          <w:hyperlink w:anchor="_Toc118105643" w:history="1">
            <w:r w:rsidRPr="001B7970">
              <w:rPr>
                <w:rStyle w:val="Hyperlink"/>
                <w:noProof/>
              </w:rPr>
              <w:t>Figure S2</w:t>
            </w:r>
            <w:r>
              <w:rPr>
                <w:noProof/>
              </w:rPr>
              <w:tab/>
            </w:r>
            <w:r>
              <w:rPr>
                <w:noProof/>
              </w:rPr>
              <w:fldChar w:fldCharType="begin"/>
            </w:r>
            <w:r>
              <w:rPr>
                <w:noProof/>
              </w:rPr>
              <w:instrText xml:space="preserve"> PAGEREF _Toc118105643 \h </w:instrText>
            </w:r>
            <w:r>
              <w:rPr>
                <w:noProof/>
              </w:rPr>
            </w:r>
            <w:r>
              <w:rPr>
                <w:noProof/>
              </w:rPr>
              <w:fldChar w:fldCharType="separate"/>
            </w:r>
            <w:r>
              <w:rPr>
                <w:noProof/>
              </w:rPr>
              <w:t>9</w:t>
            </w:r>
            <w:r>
              <w:rPr>
                <w:noProof/>
              </w:rPr>
              <w:fldChar w:fldCharType="end"/>
            </w:r>
          </w:hyperlink>
        </w:p>
        <w:p w14:paraId="04FF2BAD" w14:textId="17725D76" w:rsidR="00522FD6" w:rsidRDefault="00522FD6">
          <w:pPr>
            <w:pStyle w:val="TOC2"/>
            <w:tabs>
              <w:tab w:val="right" w:leader="dot" w:pos="9350"/>
            </w:tabs>
            <w:rPr>
              <w:rFonts w:asciiTheme="minorHAnsi" w:eastAsiaTheme="minorEastAsia" w:hAnsiTheme="minorHAnsi" w:cstheme="minorBidi"/>
              <w:noProof/>
              <w:sz w:val="22"/>
            </w:rPr>
          </w:pPr>
          <w:hyperlink w:anchor="_Toc118105644" w:history="1">
            <w:r w:rsidRPr="001B7970">
              <w:rPr>
                <w:rStyle w:val="Hyperlink"/>
                <w:noProof/>
              </w:rPr>
              <w:t>Figure S3</w:t>
            </w:r>
            <w:r>
              <w:rPr>
                <w:noProof/>
              </w:rPr>
              <w:tab/>
            </w:r>
            <w:r>
              <w:rPr>
                <w:noProof/>
              </w:rPr>
              <w:fldChar w:fldCharType="begin"/>
            </w:r>
            <w:r>
              <w:rPr>
                <w:noProof/>
              </w:rPr>
              <w:instrText xml:space="preserve"> PAGEREF _Toc118105644 \h </w:instrText>
            </w:r>
            <w:r>
              <w:rPr>
                <w:noProof/>
              </w:rPr>
            </w:r>
            <w:r>
              <w:rPr>
                <w:noProof/>
              </w:rPr>
              <w:fldChar w:fldCharType="separate"/>
            </w:r>
            <w:r>
              <w:rPr>
                <w:noProof/>
              </w:rPr>
              <w:t>10</w:t>
            </w:r>
            <w:r>
              <w:rPr>
                <w:noProof/>
              </w:rPr>
              <w:fldChar w:fldCharType="end"/>
            </w:r>
          </w:hyperlink>
        </w:p>
        <w:p w14:paraId="4C3B3881" w14:textId="2C136313" w:rsidR="00522FD6" w:rsidRDefault="00522FD6">
          <w:pPr>
            <w:pStyle w:val="TOC2"/>
            <w:tabs>
              <w:tab w:val="right" w:leader="dot" w:pos="9350"/>
            </w:tabs>
            <w:rPr>
              <w:rFonts w:asciiTheme="minorHAnsi" w:eastAsiaTheme="minorEastAsia" w:hAnsiTheme="minorHAnsi" w:cstheme="minorBidi"/>
              <w:noProof/>
              <w:sz w:val="22"/>
            </w:rPr>
          </w:pPr>
          <w:hyperlink w:anchor="_Toc118105645" w:history="1">
            <w:r w:rsidRPr="001B7970">
              <w:rPr>
                <w:rStyle w:val="Hyperlink"/>
                <w:noProof/>
              </w:rPr>
              <w:t>Figure S4</w:t>
            </w:r>
            <w:r>
              <w:rPr>
                <w:noProof/>
              </w:rPr>
              <w:tab/>
            </w:r>
            <w:r>
              <w:rPr>
                <w:noProof/>
              </w:rPr>
              <w:fldChar w:fldCharType="begin"/>
            </w:r>
            <w:r>
              <w:rPr>
                <w:noProof/>
              </w:rPr>
              <w:instrText xml:space="preserve"> PAGEREF _Toc118105645 \h </w:instrText>
            </w:r>
            <w:r>
              <w:rPr>
                <w:noProof/>
              </w:rPr>
            </w:r>
            <w:r>
              <w:rPr>
                <w:noProof/>
              </w:rPr>
              <w:fldChar w:fldCharType="separate"/>
            </w:r>
            <w:r>
              <w:rPr>
                <w:noProof/>
              </w:rPr>
              <w:t>11</w:t>
            </w:r>
            <w:r>
              <w:rPr>
                <w:noProof/>
              </w:rPr>
              <w:fldChar w:fldCharType="end"/>
            </w:r>
          </w:hyperlink>
        </w:p>
        <w:p w14:paraId="16F39098" w14:textId="4C4FD1B6" w:rsidR="00522FD6" w:rsidRDefault="00522FD6">
          <w:pPr>
            <w:pStyle w:val="TOC2"/>
            <w:tabs>
              <w:tab w:val="right" w:leader="dot" w:pos="9350"/>
            </w:tabs>
            <w:rPr>
              <w:rFonts w:asciiTheme="minorHAnsi" w:eastAsiaTheme="minorEastAsia" w:hAnsiTheme="minorHAnsi" w:cstheme="minorBidi"/>
              <w:noProof/>
              <w:sz w:val="22"/>
            </w:rPr>
          </w:pPr>
          <w:hyperlink w:anchor="_Toc118105646" w:history="1">
            <w:r w:rsidRPr="001B7970">
              <w:rPr>
                <w:rStyle w:val="Hyperlink"/>
                <w:noProof/>
              </w:rPr>
              <w:t>Table S1</w:t>
            </w:r>
            <w:r>
              <w:rPr>
                <w:noProof/>
              </w:rPr>
              <w:tab/>
            </w:r>
            <w:r>
              <w:rPr>
                <w:noProof/>
              </w:rPr>
              <w:fldChar w:fldCharType="begin"/>
            </w:r>
            <w:r>
              <w:rPr>
                <w:noProof/>
              </w:rPr>
              <w:instrText xml:space="preserve"> PAGEREF _Toc118105646 \h </w:instrText>
            </w:r>
            <w:r>
              <w:rPr>
                <w:noProof/>
              </w:rPr>
            </w:r>
            <w:r>
              <w:rPr>
                <w:noProof/>
              </w:rPr>
              <w:fldChar w:fldCharType="separate"/>
            </w:r>
            <w:r>
              <w:rPr>
                <w:noProof/>
              </w:rPr>
              <w:t>12</w:t>
            </w:r>
            <w:r>
              <w:rPr>
                <w:noProof/>
              </w:rPr>
              <w:fldChar w:fldCharType="end"/>
            </w:r>
          </w:hyperlink>
        </w:p>
        <w:p w14:paraId="18FEE7FF" w14:textId="29E0038F" w:rsidR="00522FD6" w:rsidRDefault="00522FD6">
          <w:pPr>
            <w:pStyle w:val="TOC1"/>
            <w:rPr>
              <w:rFonts w:asciiTheme="minorHAnsi" w:eastAsiaTheme="minorEastAsia" w:hAnsiTheme="minorHAnsi" w:cstheme="minorBidi"/>
              <w:noProof/>
              <w:sz w:val="22"/>
            </w:rPr>
          </w:pPr>
          <w:hyperlink w:anchor="_Toc118105647" w:history="1">
            <w:r w:rsidRPr="001B7970">
              <w:rPr>
                <w:rStyle w:val="Hyperlink"/>
                <w:noProof/>
              </w:rPr>
              <w:t>Supplementary information references</w:t>
            </w:r>
            <w:r>
              <w:rPr>
                <w:noProof/>
              </w:rPr>
              <w:tab/>
            </w:r>
            <w:r>
              <w:rPr>
                <w:noProof/>
              </w:rPr>
              <w:fldChar w:fldCharType="begin"/>
            </w:r>
            <w:r>
              <w:rPr>
                <w:noProof/>
              </w:rPr>
              <w:instrText xml:space="preserve"> PAGEREF _Toc118105647 \h </w:instrText>
            </w:r>
            <w:r>
              <w:rPr>
                <w:noProof/>
              </w:rPr>
            </w:r>
            <w:r>
              <w:rPr>
                <w:noProof/>
              </w:rPr>
              <w:fldChar w:fldCharType="separate"/>
            </w:r>
            <w:r>
              <w:rPr>
                <w:noProof/>
              </w:rPr>
              <w:t>15</w:t>
            </w:r>
            <w:r>
              <w:rPr>
                <w:noProof/>
              </w:rPr>
              <w:fldChar w:fldCharType="end"/>
            </w:r>
          </w:hyperlink>
        </w:p>
        <w:p w14:paraId="542EA5BF" w14:textId="0616CDC6" w:rsidR="007F74F4" w:rsidRDefault="00000000">
          <w:pPr>
            <w:pStyle w:val="TOC1"/>
            <w:tabs>
              <w:tab w:val="clear" w:pos="9350"/>
              <w:tab w:val="right" w:leader="dot" w:pos="9360"/>
            </w:tabs>
          </w:pPr>
          <w:r>
            <w:rPr>
              <w:rStyle w:val="IndexLink"/>
            </w:rPr>
            <w:fldChar w:fldCharType="end"/>
          </w:r>
        </w:p>
      </w:sdtContent>
    </w:sdt>
    <w:p w14:paraId="27E99B12" w14:textId="77777777" w:rsidR="004F7167" w:rsidRDefault="00000000" w:rsidP="004F7167">
      <w:pPr>
        <w:spacing w:after="288" w:line="480" w:lineRule="auto"/>
        <w:jc w:val="both"/>
      </w:pPr>
      <w:r>
        <w:br w:type="page"/>
      </w:r>
    </w:p>
    <w:p w14:paraId="2DA894D9" w14:textId="48526895" w:rsidR="004F7167" w:rsidRPr="004F7167" w:rsidRDefault="004F7167" w:rsidP="004F7167">
      <w:pPr>
        <w:pStyle w:val="Heading1"/>
      </w:pPr>
      <w:bookmarkStart w:id="2" w:name="_Toc118105629"/>
      <w:r w:rsidRPr="004F7167">
        <w:lastRenderedPageBreak/>
        <w:t>Supplementary information methods</w:t>
      </w:r>
      <w:bookmarkEnd w:id="2"/>
    </w:p>
    <w:p w14:paraId="7258C473" w14:textId="10F34864" w:rsidR="00D023A5" w:rsidRDefault="004F7167" w:rsidP="00D023A5">
      <w:pPr>
        <w:pStyle w:val="Heading2"/>
      </w:pPr>
      <w:bookmarkStart w:id="3" w:name="_Toc118105630"/>
      <w:r w:rsidRPr="004F7167">
        <w:t xml:space="preserve">Data </w:t>
      </w:r>
      <w:bookmarkStart w:id="4" w:name="_Toc111794058"/>
      <w:bookmarkStart w:id="5" w:name="_Toc108513666"/>
      <w:r w:rsidRPr="004F7167">
        <w:t xml:space="preserve">processing by </w:t>
      </w:r>
      <w:proofErr w:type="spellStart"/>
      <w:r w:rsidRPr="004F7167">
        <w:t>meltR.A</w:t>
      </w:r>
      <w:bookmarkEnd w:id="3"/>
      <w:proofErr w:type="spellEnd"/>
    </w:p>
    <w:p w14:paraId="66BC0030" w14:textId="77777777" w:rsidR="004C09C3" w:rsidRPr="00D3500E" w:rsidRDefault="004C09C3" w:rsidP="00D3500E"/>
    <w:p w14:paraId="6EFB4476" w14:textId="1122E8C0" w:rsidR="00D023A5" w:rsidRPr="00D023A5" w:rsidRDefault="00D3500E" w:rsidP="00213103">
      <w:pPr>
        <w:pStyle w:val="BodyText"/>
        <w:jc w:val="both"/>
        <w:rPr>
          <w:rStyle w:val="mtext"/>
        </w:rPr>
      </w:pPr>
      <w:bookmarkStart w:id="6" w:name="_Toc118105631"/>
      <w:r w:rsidRPr="00D3500E">
        <w:rPr>
          <w:rStyle w:val="Heading3Char"/>
        </w:rPr>
        <w:t>Raw data preprocessing</w:t>
      </w:r>
      <w:bookmarkEnd w:id="6"/>
      <w:r>
        <w:rPr>
          <w:rStyle w:val="mtext"/>
        </w:rPr>
        <w:t xml:space="preserve">. </w:t>
      </w:r>
      <w:proofErr w:type="spellStart"/>
      <w:r w:rsidR="00D023A5" w:rsidRPr="00D023A5">
        <w:rPr>
          <w:rStyle w:val="mtext"/>
        </w:rPr>
        <w:t>MeltR</w:t>
      </w:r>
      <w:proofErr w:type="spellEnd"/>
      <w:r w:rsidR="00D023A5" w:rsidRPr="00D023A5">
        <w:rPr>
          <w:rStyle w:val="mtext"/>
        </w:rPr>
        <w:t xml:space="preserve"> performs the following data preprocessing steps before fitting:</w:t>
      </w:r>
    </w:p>
    <w:p w14:paraId="387E6432" w14:textId="345F763B" w:rsidR="00D023A5" w:rsidRPr="00D023A5" w:rsidRDefault="00D023A5" w:rsidP="00213103">
      <w:pPr>
        <w:pStyle w:val="BodyText"/>
        <w:jc w:val="both"/>
        <w:rPr>
          <w:rStyle w:val="mtext"/>
        </w:rPr>
      </w:pPr>
      <w:r w:rsidRPr="00D023A5">
        <w:rPr>
          <w:rStyle w:val="mtext"/>
        </w:rPr>
        <w:t>1.) RNA and DNA extinction coefficients are calculated from the sequence using the extinction coefficient data</w:t>
      </w:r>
      <w:r w:rsidR="004C09C3">
        <w:rPr>
          <w:rStyle w:val="mtext"/>
        </w:rPr>
        <w:fldChar w:fldCharType="begin"/>
      </w:r>
      <w:r w:rsidR="004C09C3">
        <w:rPr>
          <w:rStyle w:val="mtext"/>
        </w:rPr>
        <w:instrText xml:space="preserve"> ADDIN ZOTERO_ITEM CSL_CITATION {"citationID":"2mK5lXL4","properties":{"formattedCitation":"\\super 1\\nosupersub{}","plainCitation":"1","noteIndex":0},"citationItems":[{"id":2301,"uris":["http://zotero.org/users/4485201/items/U5LRXTKR"],"itemData":{"id":2301,"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C09C3">
        <w:rPr>
          <w:rStyle w:val="mtext"/>
        </w:rPr>
        <w:fldChar w:fldCharType="begin"/>
      </w:r>
      <w:r w:rsidR="004C09C3">
        <w:rPr>
          <w:rStyle w:val="mtext"/>
        </w:rPr>
        <w:instrText xml:space="preserve"> ADDIN ZOTERO_ITEM CSL_CITATION {"citationID":"XxgTQYrs","properties":{"formattedCitation":"\\super 2\\nosupersub{}","plainCitation":"2","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Alternatively, the user provides custom extinction coefficients or concentrations for each non-blank sample in the data set.</w:t>
      </w:r>
    </w:p>
    <w:p w14:paraId="63D6996B" w14:textId="49E69005" w:rsidR="00D023A5" w:rsidRPr="00D023A5" w:rsidRDefault="00D023A5" w:rsidP="00213103">
      <w:pPr>
        <w:pStyle w:val="BodyText"/>
        <w:jc w:val="both"/>
        <w:rPr>
          <w:rStyle w:val="mtext"/>
        </w:rPr>
      </w:pPr>
      <w:r w:rsidRPr="00D023A5">
        <w:rPr>
          <w:rStyle w:val="mtext"/>
        </w:rPr>
        <w:t xml:space="preserve">2.) </w:t>
      </w:r>
      <w:r>
        <w:rPr>
          <w:rStyle w:val="mtext"/>
        </w:rPr>
        <w:t>If the blank</w:t>
      </w:r>
      <w:r w:rsidR="00ED7763">
        <w:rPr>
          <w:rStyle w:val="mtext"/>
        </w:rPr>
        <w:t>s</w:t>
      </w:r>
      <w:r>
        <w:rPr>
          <w:rStyle w:val="mtext"/>
        </w:rPr>
        <w:t xml:space="preserve"> </w:t>
      </w:r>
      <w:r w:rsidR="00ED7763">
        <w:rPr>
          <w:rStyle w:val="mtext"/>
        </w:rPr>
        <w:t>are</w:t>
      </w:r>
      <w:r>
        <w:rPr>
          <w:rStyle w:val="mtext"/>
        </w:rPr>
        <w:t xml:space="preserve"> provided in the data set, t</w:t>
      </w:r>
      <w:r w:rsidRPr="00D023A5">
        <w:rPr>
          <w:rStyle w:val="mtext"/>
        </w:rPr>
        <w:t>he background absorbance of a user specified blank is scaled to the pathlength of the cuvette and subtracted from each curve.</w:t>
      </w:r>
    </w:p>
    <w:p w14:paraId="3AC8941C" w14:textId="5D0F6102" w:rsidR="00D023A5" w:rsidRPr="00D023A5" w:rsidRDefault="00D023A5" w:rsidP="00213103">
      <w:pPr>
        <w:pStyle w:val="BodyText"/>
        <w:jc w:val="both"/>
        <w:rPr>
          <w:rStyle w:val="mtext"/>
        </w:rPr>
      </w:pPr>
      <w:r w:rsidRPr="00D023A5">
        <w:rPr>
          <w:rStyle w:val="mtext"/>
        </w:rPr>
        <w:t xml:space="preserve">3.) </w:t>
      </w:r>
      <w:r w:rsidR="00430A79">
        <w:rPr>
          <w:rStyle w:val="mtext"/>
        </w:rPr>
        <w:t>If concentrations were not supplied</w:t>
      </w:r>
      <w:r w:rsidR="002C4D59">
        <w:rPr>
          <w:rStyle w:val="mtext"/>
        </w:rPr>
        <w:t xml:space="preserve"> in step 1</w:t>
      </w:r>
      <w:r w:rsidR="00430A79">
        <w:rPr>
          <w:rStyle w:val="mtext"/>
        </w:rPr>
        <w:t>, t</w:t>
      </w:r>
      <w:r w:rsidRPr="00D023A5">
        <w:rPr>
          <w:rStyle w:val="mtext"/>
        </w:rPr>
        <w:t>he total strand concentration (C</w:t>
      </w:r>
      <w:r w:rsidRPr="00577F5E">
        <w:rPr>
          <w:rStyle w:val="mtext"/>
          <w:vertAlign w:val="subscript"/>
        </w:rPr>
        <w:t>t</w:t>
      </w:r>
      <w:r w:rsidRPr="00D023A5">
        <w:rPr>
          <w:rStyle w:val="mtext"/>
        </w:rPr>
        <w:t>) is calculated at a user specified temperature (Default = 90 °C)</w:t>
      </w:r>
      <w:r w:rsidR="00467C7D">
        <w:rPr>
          <w:rStyle w:val="mtext"/>
        </w:rPr>
        <w:t xml:space="preserve"> using the extinction coefficient and Beer’s law</w:t>
      </w:r>
      <w:r w:rsidRPr="00D023A5">
        <w:rPr>
          <w:rStyle w:val="mtext"/>
        </w:rPr>
        <w:t>. For homoduplexes and monomolecular-self structured RNA, where there is only one nucleic acid in the sample, the C</w:t>
      </w:r>
      <w:r w:rsidRPr="00577F5E">
        <w:rPr>
          <w:rStyle w:val="mtext"/>
          <w:vertAlign w:val="subscript"/>
        </w:rPr>
        <w:t>t</w:t>
      </w:r>
      <w:r w:rsidRPr="00D023A5">
        <w:rPr>
          <w:rStyle w:val="mtext"/>
        </w:rPr>
        <w:t xml:space="preserve"> is the total concentration of the single strand. For heteroduplexes, the C</w:t>
      </w:r>
      <w:r w:rsidRPr="00577F5E">
        <w:rPr>
          <w:rStyle w:val="mtext"/>
          <w:vertAlign w:val="subscript"/>
        </w:rPr>
        <w:t>t</w:t>
      </w:r>
      <w:r w:rsidRPr="00D023A5">
        <w:rPr>
          <w:rStyle w:val="mtext"/>
        </w:rPr>
        <w:t xml:space="preserve"> is the total concentration of strand 1 plus the total concentration of strand 2.</w:t>
      </w:r>
    </w:p>
    <w:p w14:paraId="3BE6C1C6" w14:textId="2DF0824E"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 to ensure linear baselines.</w:t>
      </w:r>
      <w:r w:rsidR="00E73FBD">
        <w:rPr>
          <w:rStyle w:val="mtext"/>
        </w:rPr>
        <w:t xml:space="preserve"> </w:t>
      </w:r>
    </w:p>
    <w:p w14:paraId="1EA4AD56" w14:textId="77777777" w:rsidR="00D023A5" w:rsidRPr="00D023A5" w:rsidRDefault="00D023A5" w:rsidP="00213103">
      <w:pPr>
        <w:pStyle w:val="BodyText"/>
        <w:jc w:val="both"/>
        <w:rPr>
          <w:rStyle w:val="mtext"/>
        </w:rPr>
      </w:pPr>
      <w:r w:rsidRPr="00D023A5">
        <w:rPr>
          <w:rStyle w:val="mtext"/>
        </w:rPr>
        <w:t>5.) First and second derivatives are taken using polynomial regression. First, the data are approximated using a 20th order polynomial. Then, the first and second derivatives of the polynomial are determined analytically using calculus. The approximate T0.5 (the approximate melting temperature, Tm, where 50% of the nucleic acid is single stranded) is calculated by finding the maximum of the first derivative curve and the T0.75 (the approximate temperature where 75% of the nucleic acid is single stranded) is calculated by finding the minimum of the second derivative (Figure 2), to a precision of less than 0.1 °C.</w:t>
      </w:r>
    </w:p>
    <w:p w14:paraId="602CD481" w14:textId="226E3D08" w:rsidR="00D023A5" w:rsidRDefault="00430A79" w:rsidP="00213103">
      <w:pPr>
        <w:pStyle w:val="Textbody"/>
        <w:jc w:val="both"/>
      </w:pPr>
      <w:r w:rsidRPr="00430A79">
        <w:t xml:space="preserve">6.) Initial parameter estimates are calculated for each curve. The initial values for slopes and intercepts of the baselines are estimated by fitting absorbance values that are greater than the 75th quantile for the </w:t>
      </w:r>
      <w:proofErr w:type="spellStart"/>
      <w:r w:rsidRPr="00430A79">
        <w:t>uper</w:t>
      </w:r>
      <w:proofErr w:type="spellEnd"/>
      <w:r w:rsidRPr="00430A79">
        <w:t xml:space="preserve"> baselines, and fitting </w:t>
      </w:r>
      <w:proofErr w:type="spellStart"/>
      <w:r w:rsidRPr="00430A79">
        <w:t>aborbance</w:t>
      </w:r>
      <w:proofErr w:type="spellEnd"/>
      <w:r w:rsidRPr="00430A79">
        <w:t xml:space="preserve"> values that are lower than the 25th quantile for the lower baseline, to y = mx + b. Initial values for the enthalpy are determined using the T0.5 and T0.75 (in Kelvin) from first and second derivative curves</w:t>
      </w:r>
      <w:r w:rsidR="00213103">
        <w:t xml:space="preserve"> using equation1, where </w:t>
      </w:r>
      <w:r w:rsidR="00461C57">
        <w:t>C</w:t>
      </w:r>
      <w:r w:rsidR="00213103">
        <w:t xml:space="preserve"> = -0</w:t>
      </w:r>
      <w:r w:rsidRPr="00430A79">
        <w:t>.</w:t>
      </w:r>
      <w:r w:rsidR="00213103">
        <w:t>007, A = -0</w:t>
      </w:r>
      <w:r w:rsidR="00213103" w:rsidRPr="00430A79">
        <w:t>.</w:t>
      </w:r>
      <w:r w:rsidR="00213103">
        <w:t>0044, A = -0.0032</w:t>
      </w:r>
      <w:r w:rsidRPr="00430A79">
        <w:t xml:space="preserve"> </w:t>
      </w:r>
      <w:r w:rsidR="00C8597A">
        <w:t xml:space="preserve">kcal/mol/K </w:t>
      </w:r>
      <w:r w:rsidRPr="00430A79">
        <w:t>for heteroduplex, homoduplex, and monomolecular self-structured DNA and RNA melting curves.</w:t>
      </w:r>
      <w:r w:rsidR="00ED7763">
        <w:fldChar w:fldCharType="begin"/>
      </w:r>
      <w:r w:rsidR="00ED7763">
        <w:instrText xml:space="preserve"> ADDIN ZOTERO_ITEM CSL_CITATION {"citationID":"MliIe60V","properties":{"formattedCitation":"\\super 3\\nosupersub{}","plainCitation":"3","noteIndex":0},"citationItems":[{"id":2302,"uris":["http://zotero.org/users/4485201/items/HTT9MLMX"],"itemData":{"id":2302,"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ED7763">
        <w:fldChar w:fldCharType="separate"/>
      </w:r>
      <w:r w:rsidR="00ED7763" w:rsidRPr="00ED7763">
        <w:rPr>
          <w:szCs w:val="24"/>
          <w:vertAlign w:val="superscript"/>
        </w:rPr>
        <w:t>3</w:t>
      </w:r>
      <w:r w:rsidR="00ED7763">
        <w:fldChar w:fldCharType="end"/>
      </w:r>
    </w:p>
    <w:p w14:paraId="6036F354" w14:textId="319B0160"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0.75</m:t>
                          </m:r>
                        </m:sub>
                      </m:sSub>
                    </m:den>
                  </m:f>
                </m:e>
              </m:d>
            </m:den>
          </m:f>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1)</m:t>
          </m:r>
        </m:oMath>
      </m:oMathPara>
    </w:p>
    <w:p w14:paraId="24A2ED64" w14:textId="5BD41750" w:rsidR="008C0B8A" w:rsidRDefault="00D3500E" w:rsidP="00213103">
      <w:pPr>
        <w:pStyle w:val="Textbody"/>
        <w:jc w:val="both"/>
      </w:pPr>
      <w:bookmarkStart w:id="7" w:name="_Toc118105632"/>
      <w:r w:rsidRPr="00D3500E">
        <w:rPr>
          <w:rStyle w:val="Heading3Char"/>
        </w:rPr>
        <w:t>Thermodynamic models for duplex formation.</w:t>
      </w:r>
      <w:bookmarkEnd w:id="7"/>
      <w:r>
        <w:t xml:space="preserve"> </w:t>
      </w:r>
      <w:r w:rsidRPr="00D3500E">
        <w:t xml:space="preserve">Thermo-dynamic parameters for helix formation are obtained using </w:t>
      </w:r>
      <w:r>
        <w:t xml:space="preserve">the </w:t>
      </w:r>
      <w:proofErr w:type="spellStart"/>
      <w:r>
        <w:t>v</w:t>
      </w:r>
      <w:r w:rsidRPr="00D3500E">
        <w:t>an't</w:t>
      </w:r>
      <w:proofErr w:type="spellEnd"/>
      <w:r w:rsidRPr="00D3500E">
        <w:t xml:space="preserve"> Hoff </w:t>
      </w:r>
      <w:r w:rsidR="00213103">
        <w:t>relationship (</w:t>
      </w:r>
      <w:r>
        <w:t>equation</w:t>
      </w:r>
      <w:r w:rsidR="00213103">
        <w:t xml:space="preserve"> 2)</w:t>
      </w:r>
      <w:r w:rsidR="008C0B8A">
        <w:t>, which relates the equilibrium constant to temperature</w:t>
      </w:r>
      <w:r w:rsidRPr="00D3500E">
        <w:t>:</w:t>
      </w:r>
    </w:p>
    <w:p w14:paraId="728F2FE0" w14:textId="630878C5" w:rsidR="00213103" w:rsidRPr="00213103" w:rsidRDefault="00E60490" w:rsidP="00213103">
      <w:pPr>
        <w:pStyle w:val="Textbody"/>
        <w:jc w:val="both"/>
      </w:pPr>
      <m:oMathPara>
        <m:oMathParaPr>
          <m:jc m:val="right"/>
        </m:oMathParaPr>
        <m:oMath>
          <m:r>
            <m:rPr>
              <m:sty m:val="p"/>
            </m:rPr>
            <w:rPr>
              <w:rFonts w:ascii="Cambria Math" w:hAnsi="Cambria Math"/>
            </w:rPr>
            <m:t>ln</m:t>
          </m:r>
          <m:d>
            <m:dPr>
              <m:ctrlPr>
                <w:rPr>
                  <w:rFonts w:ascii="Cambria Math" w:hAnsi="Cambria Math"/>
                  <w:iCs/>
                </w:rPr>
              </m:ctrlPr>
            </m:dPr>
            <m:e>
              <m:r>
                <m:rPr>
                  <m:sty m:val="p"/>
                </m:rP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H°</m:t>
              </m:r>
            </m:num>
            <m:den>
              <m:r>
                <m:rPr>
                  <m:sty m:val="p"/>
                </m:rPr>
                <w:rPr>
                  <w:rFonts w:ascii="Cambria Math" w:hAnsi="Cambria Math"/>
                </w:rPr>
                <m:t>RT</m:t>
              </m:r>
            </m:den>
          </m:f>
          <m:r>
            <m:rPr>
              <m:sty m:val="p"/>
            </m:rPr>
            <w:rPr>
              <w:rFonts w:ascii="Cambria Math" w:hAnsi="Cambria Math"/>
            </w:rPr>
            <m:t xml:space="preserve">                                                                                  (2)</m:t>
          </m:r>
        </m:oMath>
      </m:oMathPara>
    </w:p>
    <w:p w14:paraId="633B09C2" w14:textId="24CF24E6" w:rsidR="00213103" w:rsidRDefault="00213103" w:rsidP="00213103">
      <w:pPr>
        <w:pStyle w:val="Textbody"/>
        <w:jc w:val="both"/>
      </w:pPr>
      <w:r>
        <w:t>W</w:t>
      </w:r>
      <w:r w:rsidRPr="00213103">
        <w:t xml:space="preserve">here </w:t>
      </w:r>
      <w:r>
        <w:t>Δ</w:t>
      </w:r>
      <w:r w:rsidRPr="00213103">
        <w:t>S</w:t>
      </w:r>
      <w:r>
        <w:t>°</w:t>
      </w:r>
      <w:r w:rsidRPr="00213103">
        <w:t xml:space="preserve"> is the entropy </w:t>
      </w:r>
      <w:r w:rsidR="00E73FBD">
        <w:t>of helix formation</w:t>
      </w:r>
      <w:r w:rsidRPr="00213103">
        <w:t xml:space="preserve">, </w:t>
      </w:r>
      <w:r>
        <w:t>Δ</w:t>
      </w:r>
      <w:r w:rsidRPr="00213103">
        <w:t>H</w:t>
      </w:r>
      <w:r>
        <w:t>°</w:t>
      </w:r>
      <w:r w:rsidRPr="00213103">
        <w:t xml:space="preserve"> is the enthalpy </w:t>
      </w:r>
      <w:r w:rsidR="00E73FBD">
        <w:t>of helix formation</w:t>
      </w:r>
      <w:r w:rsidRPr="00213103">
        <w:t xml:space="preserve">, R is the gas constant in kcal/mol, T is the temperature in Kelvin, and K is the </w:t>
      </w:r>
      <w:r w:rsidR="00E73FBD" w:rsidRPr="00213103">
        <w:t>equilibrium</w:t>
      </w:r>
      <w:r w:rsidRPr="00213103">
        <w:t xml:space="preserve"> constant given by </w:t>
      </w:r>
      <w:r>
        <w:t>e</w:t>
      </w:r>
      <w:r w:rsidRPr="00213103">
        <w:t xml:space="preserve">quation </w:t>
      </w:r>
      <w:r>
        <w:t>3</w:t>
      </w:r>
      <w:r w:rsidRPr="00213103">
        <w:t xml:space="preserve">, </w:t>
      </w:r>
      <w:r w:rsidR="00E60490">
        <w:t>e</w:t>
      </w:r>
      <w:r w:rsidRPr="00213103">
        <w:t xml:space="preserve">quation </w:t>
      </w:r>
      <w:r>
        <w:t>4</w:t>
      </w:r>
      <w:r w:rsidRPr="00213103">
        <w:t xml:space="preserve">, and </w:t>
      </w:r>
      <w:r w:rsidR="00E60490">
        <w:t>e</w:t>
      </w:r>
      <w:r w:rsidRPr="00213103">
        <w:t xml:space="preserve">quation </w:t>
      </w:r>
      <w:r>
        <w:t>5</w:t>
      </w:r>
      <w:r w:rsidRPr="00213103">
        <w:t xml:space="preserve"> for heteroduplexes, homoduplexes, and monomolecular self-structured RNA respectively.</w:t>
      </w:r>
    </w:p>
    <w:p w14:paraId="23EB5F7E" w14:textId="42342504" w:rsidR="00E60490" w:rsidRPr="00E60490" w:rsidRDefault="00E60490" w:rsidP="00E60490">
      <w:pPr>
        <w:pStyle w:val="Textbody"/>
        <w:jc w:val="both"/>
        <w:rPr>
          <w:iCs/>
        </w:rPr>
      </w:pPr>
      <m:oMathPara>
        <m:oMathParaPr>
          <m:jc m:val="right"/>
        </m:oMathParaPr>
        <m:oMath>
          <m:r>
            <m:rPr>
              <m:sty m:val="p"/>
            </m:rPr>
            <w:rPr>
              <w:rFonts w:ascii="Cambria Math" w:hAnsi="Cambria Math"/>
            </w:rPr>
            <m:t>K=</m:t>
          </m:r>
          <m:f>
            <m:fPr>
              <m:ctrlPr>
                <w:rPr>
                  <w:rFonts w:ascii="Cambria Math" w:hAnsi="Cambria Math"/>
                </w:rPr>
              </m:ctrlPr>
            </m:fPr>
            <m:num>
              <m:r>
                <m:rPr>
                  <m:sty m:val="p"/>
                </m:rPr>
                <w:rPr>
                  <w:rFonts w:ascii="Cambria Math" w:hAnsi="Cambria Math"/>
                </w:rPr>
                <m:t>[AB]</m:t>
              </m:r>
            </m:num>
            <m:den>
              <m:d>
                <m:dPr>
                  <m:begChr m:val="["/>
                  <m:endChr m:val="]"/>
                  <m:ctrlPr>
                    <w:rPr>
                      <w:rFonts w:ascii="Cambria Math" w:hAnsi="Cambria Math"/>
                      <w:iCs/>
                    </w:rPr>
                  </m:ctrlPr>
                </m:dPr>
                <m:e>
                  <m:r>
                    <m:rPr>
                      <m:sty m:val="p"/>
                    </m:rPr>
                    <w:rPr>
                      <w:rFonts w:ascii="Cambria Math" w:hAnsi="Cambria Math"/>
                    </w:rPr>
                    <m:t>A</m:t>
                  </m:r>
                </m:e>
              </m:d>
              <m:r>
                <m:rPr>
                  <m:sty m:val="p"/>
                </m:rPr>
                <w:rPr>
                  <w:rFonts w:ascii="Cambria Math" w:hAnsi="Cambria Math"/>
                </w:rPr>
                <m:t>[B]</m:t>
              </m:r>
            </m:den>
          </m:f>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3)</m:t>
          </m:r>
        </m:oMath>
      </m:oMathPara>
    </w:p>
    <w:p w14:paraId="3B7A2311" w14:textId="60EE9892" w:rsidR="00E60490" w:rsidRPr="00213103" w:rsidRDefault="00E60490" w:rsidP="00E60490">
      <w:pPr>
        <w:pStyle w:val="Textbody"/>
        <w:jc w:val="both"/>
      </w:pPr>
      <m:oMathPara>
        <m:oMathParaPr>
          <m:jc m:val="right"/>
        </m:oMathParaPr>
        <m:oMath>
          <m:r>
            <m:rPr>
              <m:sty m:val="p"/>
            </m:rPr>
            <w:rPr>
              <w:rFonts w:ascii="Cambria Math" w:hAnsi="Cambria Math"/>
            </w:rPr>
            <m:t>K=</m:t>
          </m:r>
          <m:f>
            <m:fPr>
              <m:ctrlPr>
                <w:rPr>
                  <w:rFonts w:ascii="Cambria Math" w:hAnsi="Cambria Math"/>
                </w:rPr>
              </m:ctrlPr>
            </m:fPr>
            <m:num>
              <m:r>
                <m:rPr>
                  <m:sty m:val="p"/>
                </m:rPr>
                <w:rPr>
                  <w:rFonts w:ascii="Cambria Math" w:hAnsi="Cambria Math"/>
                </w:rPr>
                <m:t>[AA]</m:t>
              </m:r>
            </m:num>
            <m:den>
              <m:sSup>
                <m:sSupPr>
                  <m:ctrlPr>
                    <w:rPr>
                      <w:rFonts w:ascii="Cambria Math" w:hAnsi="Cambria Math"/>
                      <w:iCs/>
                    </w:rPr>
                  </m:ctrlPr>
                </m:sSupPr>
                <m:e>
                  <m:d>
                    <m:dPr>
                      <m:begChr m:val="["/>
                      <m:endChr m:val="]"/>
                      <m:ctrlPr>
                        <w:rPr>
                          <w:rFonts w:ascii="Cambria Math" w:hAnsi="Cambria Math"/>
                          <w:iCs/>
                        </w:rPr>
                      </m:ctrlPr>
                    </m:dPr>
                    <m:e>
                      <m:r>
                        <m:rPr>
                          <m:sty m:val="p"/>
                        </m:rPr>
                        <w:rPr>
                          <w:rFonts w:ascii="Cambria Math" w:hAnsi="Cambria Math"/>
                        </w:rPr>
                        <m:t>A</m:t>
                      </m:r>
                    </m:e>
                  </m:d>
                </m:e>
                <m:sup>
                  <m:r>
                    <w:rPr>
                      <w:rFonts w:ascii="Cambria Math" w:hAnsi="Cambria Math"/>
                    </w:rPr>
                    <m:t>2</m:t>
                  </m:r>
                </m:sup>
              </m:sSup>
            </m:den>
          </m:f>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4)</m:t>
          </m:r>
        </m:oMath>
      </m:oMathPara>
    </w:p>
    <w:p w14:paraId="40FE49D5" w14:textId="7EEA3151" w:rsidR="00E60490" w:rsidRPr="00213103" w:rsidRDefault="00E60490" w:rsidP="00E60490">
      <w:pPr>
        <w:pStyle w:val="Textbody"/>
        <w:jc w:val="both"/>
      </w:pPr>
      <m:oMathPara>
        <m:oMathParaPr>
          <m:jc m:val="right"/>
        </m:oMathParaPr>
        <m:oMath>
          <m:r>
            <m:rPr>
              <m:sty m:val="p"/>
            </m:rPr>
            <w:rPr>
              <w:rFonts w:ascii="Cambria Math" w:hAnsi="Cambria Math"/>
            </w:rPr>
            <w:lastRenderedPageBreak/>
            <m:t>K=</m:t>
          </m:r>
          <m:f>
            <m:fPr>
              <m:ctrlPr>
                <w:rPr>
                  <w:rFonts w:ascii="Cambria Math" w:hAnsi="Cambria Math"/>
                </w:rPr>
              </m:ctrlPr>
            </m:fPr>
            <m:num>
              <m:r>
                <m:rPr>
                  <m:sty m:val="p"/>
                </m:rPr>
                <w:rPr>
                  <w:rFonts w:ascii="Cambria Math" w:hAnsi="Cambria Math"/>
                </w:rPr>
                <m:t>[F]</m:t>
              </m:r>
            </m:num>
            <m:den>
              <m:r>
                <m:rPr>
                  <m:sty m:val="p"/>
                </m:rPr>
                <w:rPr>
                  <w:rFonts w:ascii="Cambria Math" w:hAnsi="Cambria Math"/>
                </w:rPr>
                <m:t>[U]</m:t>
              </m:r>
            </m:den>
          </m:f>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5)</m:t>
          </m:r>
        </m:oMath>
      </m:oMathPara>
    </w:p>
    <w:p w14:paraId="15E7F125" w14:textId="25343152" w:rsidR="00213103" w:rsidRDefault="00213103" w:rsidP="00213103">
      <w:pPr>
        <w:pStyle w:val="Textbody"/>
        <w:jc w:val="both"/>
      </w:pPr>
      <w:r w:rsidRPr="00213103">
        <w:t xml:space="preserve">For Equation </w:t>
      </w:r>
      <w:r w:rsidR="000961D5">
        <w:t>3</w:t>
      </w:r>
      <w:r w:rsidRPr="00213103">
        <w:t xml:space="preserve"> and </w:t>
      </w:r>
      <w:r w:rsidR="000961D5">
        <w:t>4</w:t>
      </w:r>
      <w:r w:rsidRPr="00213103">
        <w:t xml:space="preserve">, [A] and [B] are the concentration of different strands, [AB] is the concentration of strand A in a duplex with strand B, and [AA] is the concentration of a </w:t>
      </w:r>
      <w:r w:rsidR="00093DC4" w:rsidRPr="00213103">
        <w:t>self-complementary</w:t>
      </w:r>
      <w:r w:rsidRPr="00213103">
        <w:t xml:space="preserve"> strand A in a duplex with another </w:t>
      </w:r>
      <w:r w:rsidR="00093DC4" w:rsidRPr="00213103">
        <w:t>self-complementary</w:t>
      </w:r>
      <w:r w:rsidRPr="00213103">
        <w:t xml:space="preserve"> strand A. For Equation </w:t>
      </w:r>
      <w:r w:rsidR="000961D5">
        <w:t>5</w:t>
      </w:r>
      <w:r w:rsidRPr="00213103">
        <w:t>, [F] is the concentration of a monomolecular self-structured RNA in the folded state and [U] is the concentration of a monomolecular self-structured RNA in the unfolded state.</w:t>
      </w:r>
    </w:p>
    <w:p w14:paraId="03460260" w14:textId="3091C374" w:rsidR="00213103" w:rsidRDefault="00213103" w:rsidP="00213103">
      <w:pPr>
        <w:pStyle w:val="Textbody"/>
        <w:jc w:val="both"/>
      </w:pPr>
      <w:proofErr w:type="spellStart"/>
      <w:r>
        <w:t>MeltR</w:t>
      </w:r>
      <w:proofErr w:type="spellEnd"/>
      <w:r>
        <w:t xml:space="preserve"> uses three methods based on the </w:t>
      </w:r>
      <w:proofErr w:type="spellStart"/>
      <w:r w:rsidR="00093DC4">
        <w:t>v</w:t>
      </w:r>
      <w:r>
        <w:t>an't</w:t>
      </w:r>
      <w:proofErr w:type="spellEnd"/>
      <w:r>
        <w:t xml:space="preserve"> Hoff equation to calculate thermodynamic parameters: </w:t>
      </w:r>
      <w:r w:rsidR="00093DC4">
        <w:br/>
      </w:r>
      <w:r>
        <w:t>(1) fitting melting curves individually, (2) fitting the T</w:t>
      </w:r>
      <w:r w:rsidRPr="00213103">
        <w:rPr>
          <w:vertAlign w:val="subscript"/>
        </w:rPr>
        <w:t>m</w:t>
      </w:r>
      <w:r>
        <w:t xml:space="preserve"> as a function of temperature, and (3) Global fitting melting curves.</w:t>
      </w:r>
    </w:p>
    <w:p w14:paraId="207D6169" w14:textId="14770FBC" w:rsidR="00E60490" w:rsidRDefault="00E60490" w:rsidP="00213103">
      <w:pPr>
        <w:pStyle w:val="Textbody"/>
        <w:jc w:val="both"/>
      </w:pPr>
      <w:bookmarkStart w:id="8" w:name="_Toc118105633"/>
      <w:r w:rsidRPr="000961D5">
        <w:rPr>
          <w:rStyle w:val="Heading3Char"/>
        </w:rPr>
        <w:t>Method 1: fi</w:t>
      </w:r>
      <w:r w:rsidR="000961D5" w:rsidRPr="000961D5">
        <w:rPr>
          <w:rStyle w:val="Heading3Char"/>
        </w:rPr>
        <w:t>tt</w:t>
      </w:r>
      <w:r w:rsidRPr="000961D5">
        <w:rPr>
          <w:rStyle w:val="Heading3Char"/>
        </w:rPr>
        <w:t>ing melting curves individually.</w:t>
      </w:r>
      <w:bookmarkEnd w:id="8"/>
      <w:r>
        <w:t xml:space="preserve"> </w:t>
      </w:r>
      <w:r w:rsidRPr="00E60490">
        <w:t xml:space="preserve">Method 1 fits the absorption as a function of temperature for each sample individually. Base lines are modeled as y= mx + b for the absorbance of the unfolded-single stranded and folded-duplex states (Equation </w:t>
      </w:r>
      <w:r w:rsidR="00093DC4">
        <w:t>6</w:t>
      </w:r>
      <w:r w:rsidRPr="00E60490">
        <w:t>).</w:t>
      </w:r>
    </w:p>
    <w:p w14:paraId="16C38C2E" w14:textId="49DCD633" w:rsidR="000961D5" w:rsidRPr="00213103" w:rsidRDefault="000961D5" w:rsidP="000961D5">
      <w:pPr>
        <w:pStyle w:val="Textbody"/>
        <w:jc w:val="both"/>
      </w:pPr>
      <m:oMathPara>
        <m:oMathParaPr>
          <m:jc m:val="right"/>
        </m:oMathParaPr>
        <m:oMath>
          <m:r>
            <m:rPr>
              <m:sty m:val="p"/>
            </m:rPr>
            <w:rPr>
              <w:rFonts w:ascii="Cambria Math" w:hAnsi="Cambria Math"/>
            </w:rPr>
            <m:t>A= mT+b                                                                                                (6)</m:t>
          </m:r>
        </m:oMath>
      </m:oMathPara>
    </w:p>
    <w:p w14:paraId="4EC528D4" w14:textId="34A250F8"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 </w:t>
      </w:r>
      <w:proofErr w:type="spellStart"/>
      <w:r w:rsidR="003C208D" w:rsidRPr="003C208D">
        <w:rPr>
          <w:i/>
          <w:iCs/>
        </w:rPr>
        <w:t>nls</w:t>
      </w:r>
      <w:proofErr w:type="spellEnd"/>
      <w:r w:rsidR="003C208D">
        <w:t xml:space="preserve"> algorithm in base R</w:t>
      </w:r>
      <w:r w:rsidRPr="00E60490">
        <w:t>. SS represents the RNA in the single-stranded state.</w:t>
      </w:r>
    </w:p>
    <w:p w14:paraId="7A764552" w14:textId="5F24A123" w:rsidR="00A17109" w:rsidRPr="00213103" w:rsidRDefault="00A17109" w:rsidP="00A17109">
      <w:pPr>
        <w:pStyle w:val="Textbody"/>
        <w:jc w:val="both"/>
      </w:pPr>
      <m:oMathPara>
        <m:oMathParaPr>
          <m:jc m:val="right"/>
        </m:oMathParaPr>
        <m:oMath>
          <m:r>
            <m:rPr>
              <m:sty m:val="p"/>
            </m:rPr>
            <w:rPr>
              <w:rFonts w:ascii="Cambria Math" w:hAnsi="Cambria Math"/>
            </w:rPr>
            <m:t>A=</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DS</m:t>
                  </m:r>
                </m:sub>
              </m:sSub>
            </m:e>
          </m:d>
          <m:r>
            <m:rPr>
              <m:sty m:val="p"/>
            </m:rPr>
            <w:rPr>
              <w:rFonts w:ascii="Cambria Math" w:hAnsi="Cambria Math"/>
            </w:rPr>
            <m:t>f</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d>
            <m:dPr>
              <m:ctrlPr>
                <w:rPr>
                  <w:rFonts w:ascii="Cambria Math" w:hAnsi="Cambria Math"/>
                  <w:iCs/>
                </w:rPr>
              </m:ctrlPr>
            </m:dPr>
            <m:e>
              <m:r>
                <m:rPr>
                  <m:sty m:val="p"/>
                </m:rPr>
                <w:rPr>
                  <w:rFonts w:ascii="Cambria Math" w:hAnsi="Cambria Math"/>
                </w:rPr>
                <m:t xml:space="preserve"> 1-f(T)</m:t>
              </m:r>
            </m:e>
          </m:d>
          <m:r>
            <m:rPr>
              <m:sty m:val="p"/>
            </m:rPr>
            <w:rPr>
              <w:rFonts w:ascii="Cambria Math" w:hAnsi="Cambria Math"/>
            </w:rPr>
            <m:t xml:space="preserve">                                                                (7)</m:t>
          </m:r>
        </m:oMath>
      </m:oMathPara>
    </w:p>
    <w:p w14:paraId="6598B27D" w14:textId="057C7266" w:rsidR="00A17109" w:rsidRDefault="00A17109" w:rsidP="00213103">
      <w:pPr>
        <w:pStyle w:val="Textbody"/>
        <w:jc w:val="both"/>
      </w:pPr>
      <w:r>
        <w:t xml:space="preserve">f(T) is variable, calculated by the analytic solution of the binding constant. </w:t>
      </w:r>
      <w:proofErr w:type="spellStart"/>
      <w:r w:rsidRPr="00142497">
        <w:rPr>
          <w:i/>
          <w:iCs/>
        </w:rPr>
        <w:t>MeltR</w:t>
      </w:r>
      <w:proofErr w:type="spellEnd"/>
      <w:r>
        <w:t xml:space="preserve"> uses Equation 8 for heteroduplexes, </w:t>
      </w:r>
      <w:r w:rsidR="00F846EB">
        <w:t>e</w:t>
      </w:r>
      <w:r>
        <w:t xml:space="preserve">quation 9 for homoduplexes, and </w:t>
      </w:r>
      <w:r w:rsidR="00F846EB">
        <w:t>e</w:t>
      </w:r>
      <w:r>
        <w:t>quation 10 monomolecular self-structured RNA.</w:t>
      </w:r>
    </w:p>
    <w:p w14:paraId="36BB53E3" w14:textId="23E5F087" w:rsidR="00A17109" w:rsidRPr="007F1875" w:rsidRDefault="007F1875" w:rsidP="00A17109">
      <w:pPr>
        <w:pStyle w:val="Textbody"/>
        <w:jc w:val="both"/>
        <w:rPr>
          <w:iCs/>
        </w:rPr>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 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00E219CA" w:rsidR="007F1875" w:rsidRPr="00213103" w:rsidRDefault="007F1875" w:rsidP="007F1875">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 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1FD3F16A" w:rsidR="007F1875" w:rsidRPr="00213103" w:rsidRDefault="007F1875" w:rsidP="007F1875">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m:rPr>
                  <m:sty m:val="p"/>
                </m:rPr>
                <w:rPr>
                  <w:rFonts w:ascii="Cambria Math" w:hAnsi="Cambria Math"/>
                </w:rPr>
                <m:t>K(T)</m:t>
              </m:r>
            </m:num>
            <m:den>
              <m:r>
                <m:rPr>
                  <m:sty m:val="p"/>
                </m:rPr>
                <w:rPr>
                  <w:rFonts w:ascii="Cambria Math" w:hAnsi="Cambria Math"/>
                </w:rPr>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1146168E" w:rsidR="000961D5" w:rsidRDefault="000961D5" w:rsidP="00213103">
      <w:pPr>
        <w:pStyle w:val="Textbody"/>
        <w:jc w:val="both"/>
      </w:pPr>
      <w:r>
        <w:t>Where C</w:t>
      </w:r>
      <w:r>
        <w:rPr>
          <w:vertAlign w:val="subscript"/>
        </w:rPr>
        <w:t>t</w:t>
      </w:r>
      <w:r>
        <w:t xml:space="preserve"> is the total strand concentration. K(T) is the equilibrium constant as a function of temperature, given by </w:t>
      </w:r>
      <w:r w:rsidR="00A17109">
        <w:t>e</w:t>
      </w:r>
      <w:r>
        <w:t xml:space="preserve">quation </w:t>
      </w:r>
      <w:r w:rsidR="00F846EB">
        <w:t>11, where B</w:t>
      </w:r>
      <w:r>
        <w:t xml:space="preserve"> </w:t>
      </w:r>
      <w:r w:rsidR="00F846EB">
        <w:t>is 4/C</w:t>
      </w:r>
      <w:r w:rsidR="00F846EB" w:rsidRPr="00F846EB">
        <w:rPr>
          <w:vertAlign w:val="subscript"/>
        </w:rPr>
        <w:t>t</w:t>
      </w:r>
      <w:r w:rsidR="00F846EB">
        <w:t xml:space="preserve">, </w:t>
      </w:r>
      <w:r w:rsidR="00142497">
        <w:t>1</w:t>
      </w:r>
      <w:r w:rsidR="00F846EB">
        <w:t>/C</w:t>
      </w:r>
      <w:r w:rsidR="00F846EB" w:rsidRPr="00F846EB">
        <w:rPr>
          <w:vertAlign w:val="subscript"/>
        </w:rPr>
        <w:t>t</w:t>
      </w:r>
      <w:r w:rsidR="00F846EB" w:rsidRPr="00F846EB">
        <w:t>,</w:t>
      </w:r>
      <w:r w:rsidR="00F846EB">
        <w:t xml:space="preserve"> and 1 for </w:t>
      </w:r>
      <w:r>
        <w:t>heteroduplexes, homoduplexes, and monomolecular self-structured RNA</w:t>
      </w:r>
      <w:r w:rsidR="00F846EB">
        <w:t>, respectively</w:t>
      </w:r>
      <w:r>
        <w:t>.</w:t>
      </w:r>
    </w:p>
    <w:p w14:paraId="5A0BD023" w14:textId="6D724985" w:rsidR="00F846EB" w:rsidRPr="007F1875" w:rsidRDefault="00F846EB" w:rsidP="00F846EB">
      <w:pPr>
        <w:pStyle w:val="Textbody"/>
        <w:jc w:val="both"/>
        <w:rPr>
          <w:iCs/>
        </w:rPr>
      </w:pPr>
      <m:oMathPara>
        <m:oMathParaPr>
          <m:jc m:val="right"/>
        </m:oMathParaPr>
        <m:oMath>
          <m:r>
            <m:rPr>
              <m:sty m:val="p"/>
            </m:rPr>
            <w:rPr>
              <w:rFonts w:ascii="Cambria Math" w:hAnsi="Cambria Math"/>
            </w:rPr>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H°</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11)</m:t>
          </m:r>
        </m:oMath>
      </m:oMathPara>
    </w:p>
    <w:p w14:paraId="2AB038D8" w14:textId="6CCE79FF" w:rsidR="00E60490" w:rsidRDefault="000961D5" w:rsidP="00213103">
      <w:pPr>
        <w:pStyle w:val="Textbody"/>
        <w:jc w:val="both"/>
      </w:pPr>
      <w:r w:rsidRPr="000961D5">
        <w:t>Note, K(T) is in terms of T</w:t>
      </w:r>
      <w:r w:rsidRPr="00F846EB">
        <w:rPr>
          <w:vertAlign w:val="subscript"/>
        </w:rPr>
        <w:t>m</w:t>
      </w:r>
      <w:r w:rsidRPr="000961D5">
        <w:t xml:space="preserve"> and C</w:t>
      </w:r>
      <w:r w:rsidRPr="00F846EB">
        <w:rPr>
          <w:vertAlign w:val="subscript"/>
        </w:rPr>
        <w:t>t</w:t>
      </w:r>
      <w:r w:rsidRPr="000961D5">
        <w:t xml:space="preserve">, instead of the </w:t>
      </w:r>
      <w:r w:rsidR="00F846EB">
        <w:t>Δ</w:t>
      </w:r>
      <w:r w:rsidR="00F846EB" w:rsidRPr="00213103">
        <w:t>S</w:t>
      </w:r>
      <w:r w:rsidR="00F846EB">
        <w:t>°</w:t>
      </w:r>
      <w:r w:rsidRPr="000961D5">
        <w:t xml:space="preserve">, to increase the ease of estimating initial parameters for non-linear regression and to increase the robustness of the </w:t>
      </w:r>
      <w:proofErr w:type="spellStart"/>
      <w:r w:rsidRPr="00142497">
        <w:rPr>
          <w:i/>
          <w:iCs/>
        </w:rPr>
        <w:t>nls</w:t>
      </w:r>
      <w:proofErr w:type="spellEnd"/>
      <w:r w:rsidRPr="000961D5">
        <w:t xml:space="preserve"> algorithm. Briefly, the </w:t>
      </w:r>
      <w:r w:rsidR="00142497">
        <w:t>ΔS°</w:t>
      </w:r>
      <w:r w:rsidRPr="000961D5">
        <w:t xml:space="preserve"> is replaced with T</w:t>
      </w:r>
      <w:r w:rsidRPr="00F846EB">
        <w:rPr>
          <w:vertAlign w:val="subscript"/>
        </w:rPr>
        <w:t>m</w:t>
      </w:r>
      <w:r w:rsidRPr="000961D5">
        <w:t xml:space="preserve"> and C</w:t>
      </w:r>
      <w:r w:rsidRPr="00F846EB">
        <w:rPr>
          <w:vertAlign w:val="subscript"/>
        </w:rPr>
        <w:t>t</w:t>
      </w:r>
      <w:r w:rsidRPr="000961D5">
        <w:t xml:space="preserve"> by solving </w:t>
      </w:r>
      <w:r w:rsidR="00142497">
        <w:t>e</w:t>
      </w:r>
      <w:r w:rsidRPr="000961D5">
        <w:t xml:space="preserve">quation </w:t>
      </w:r>
      <w:r w:rsidR="00F846EB">
        <w:t>2</w:t>
      </w:r>
      <w:r w:rsidRPr="000961D5">
        <w:t xml:space="preserve"> for the </w:t>
      </w:r>
      <w:r w:rsidR="00F846EB">
        <w:t>Δ</w:t>
      </w:r>
      <w:r w:rsidR="00F846EB" w:rsidRPr="00213103">
        <w:t>S</w:t>
      </w:r>
      <w:r w:rsidR="00F846EB">
        <w:t>°</w:t>
      </w:r>
      <w:r w:rsidRPr="000961D5">
        <w:t xml:space="preserve"> at the T</w:t>
      </w:r>
      <w:r w:rsidRPr="00F846EB">
        <w:rPr>
          <w:vertAlign w:val="subscript"/>
        </w:rPr>
        <w:t>m</w:t>
      </w:r>
      <w:r w:rsidRPr="000961D5">
        <w:t>, where f(T) = 0.5.</w:t>
      </w:r>
    </w:p>
    <w:p w14:paraId="40187493" w14:textId="069EC488" w:rsidR="00F846EB" w:rsidRDefault="00F846EB" w:rsidP="00213103">
      <w:pPr>
        <w:pStyle w:val="Textbody"/>
        <w:jc w:val="both"/>
      </w:pPr>
      <w:r>
        <w:t>The Δ</w:t>
      </w:r>
      <w:r w:rsidRPr="00213103">
        <w:t>S</w:t>
      </w:r>
      <w:r>
        <w:t>° of helix formation is calculated from the ΔH° and the T</w:t>
      </w:r>
      <w:r w:rsidRPr="00F846EB">
        <w:rPr>
          <w:vertAlign w:val="subscript"/>
        </w:rPr>
        <w:t>m</w:t>
      </w:r>
      <w:r>
        <w:t>.</w:t>
      </w:r>
    </w:p>
    <w:p w14:paraId="7B597B4C" w14:textId="482B1C41" w:rsidR="00836465" w:rsidRPr="00213103" w:rsidRDefault="00836465" w:rsidP="00836465">
      <w:pPr>
        <w:pStyle w:val="Textbody"/>
        <w:jc w:val="both"/>
      </w:pPr>
      <m:oMathPara>
        <m:oMathParaPr>
          <m:jc m:val="right"/>
        </m:oMathParaPr>
        <m:oMath>
          <m:r>
            <m:rPr>
              <m:sty m:val="p"/>
            </m:rPr>
            <w:rPr>
              <w:rFonts w:ascii="Cambria Math" w:hAnsi="Cambria Math"/>
            </w:rPr>
            <m:t xml:space="preserve">∆S°= </m:t>
          </m:r>
          <m:f>
            <m:fPr>
              <m:ctrlPr>
                <w:rPr>
                  <w:rFonts w:ascii="Cambria Math" w:hAnsi="Cambria Math"/>
                  <w:iCs/>
                </w:rPr>
              </m:ctrlPr>
            </m:fPr>
            <m:num>
              <m:r>
                <m:rPr>
                  <m:sty m:val="p"/>
                </m:rPr>
                <w:rPr>
                  <w:rFonts w:ascii="Cambria Math" w:hAnsi="Cambria Math"/>
                </w:rPr>
                <m:t>∆H°</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R</m:t>
          </m:r>
          <m:r>
            <m:rPr>
              <m:sty m:val="p"/>
            </m:rPr>
            <w:rPr>
              <w:rFonts w:ascii="Cambria Math" w:hAnsi="Cambria Math"/>
            </w:rPr>
            <m:t>*</m:t>
          </m:r>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065B62B2" w:rsidR="00836465" w:rsidRDefault="00836465" w:rsidP="00213103">
      <w:pPr>
        <w:pStyle w:val="Textbody"/>
        <w:jc w:val="both"/>
      </w:pPr>
      <w:r>
        <w:t>The free energy at 37 °C (ΔG°</w:t>
      </w:r>
      <w:r>
        <w:rPr>
          <w:vertAlign w:val="subscript"/>
        </w:rPr>
        <w:t>37</w:t>
      </w:r>
      <w:r>
        <w:t>) is calculated from the ΔH° and ΔS° of helix formation</w:t>
      </w:r>
    </w:p>
    <w:p w14:paraId="2119BBE3" w14:textId="22E41012" w:rsidR="00747197" w:rsidRPr="00213103" w:rsidRDefault="00747197" w:rsidP="00747197">
      <w:pPr>
        <w:pStyle w:val="Textbody"/>
        <w:jc w:val="both"/>
      </w:pPr>
      <m:oMathPara>
        <m:oMathParaPr>
          <m:jc m:val="right"/>
        </m:oMathParaPr>
        <m:oMath>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r>
            <m:rPr>
              <m:sty m:val="p"/>
            </m:rPr>
            <w:rPr>
              <w:rFonts w:ascii="Cambria Math" w:hAnsi="Cambria Math"/>
            </w:rPr>
            <m:t>= ∆H°-310.15*∆S°                                                                             (13)</m:t>
          </m:r>
        </m:oMath>
      </m:oMathPara>
    </w:p>
    <w:p w14:paraId="7C51DE6C" w14:textId="1933EDAE" w:rsidR="00836465" w:rsidRDefault="00836465" w:rsidP="00213103">
      <w:pPr>
        <w:pStyle w:val="Textbody"/>
        <w:jc w:val="both"/>
      </w:pPr>
      <w:r>
        <w:lastRenderedPageBreak/>
        <w:t>E</w:t>
      </w:r>
      <w:r w:rsidRPr="00836465">
        <w:t xml:space="preserve">rror in the </w:t>
      </w:r>
      <w:r w:rsidR="003C208D">
        <w:t>ΔS°</w:t>
      </w:r>
      <w:r w:rsidRPr="00836465">
        <w:t xml:space="preserve"> and </w:t>
      </w:r>
      <w:r w:rsidR="003C208D">
        <w:t>ΔG°</w:t>
      </w:r>
      <w:r w:rsidR="003C208D">
        <w:rPr>
          <w:vertAlign w:val="subscript"/>
        </w:rPr>
        <w:t>37</w:t>
      </w:r>
      <w:r w:rsidRPr="00836465">
        <w:t xml:space="preserve"> is calculated by propagating </w:t>
      </w:r>
      <w:r>
        <w:t xml:space="preserve">variance </w:t>
      </w:r>
      <w:r w:rsidR="00142497">
        <w:t>and</w:t>
      </w:r>
      <w:r>
        <w:t xml:space="preserve"> covariance</w:t>
      </w:r>
      <w:r w:rsidRPr="00836465">
        <w:t xml:space="preserve"> in the fit terms </w:t>
      </w:r>
      <w:r w:rsidR="003C208D">
        <w:t>ΔH°</w:t>
      </w:r>
      <w:r w:rsidRPr="00836465">
        <w:t xml:space="preserve"> and T</w:t>
      </w:r>
      <w:r w:rsidRPr="003C208D">
        <w:rPr>
          <w:vertAlign w:val="subscript"/>
        </w:rPr>
        <w:t>m</w:t>
      </w:r>
      <w:r>
        <w:t>, from the non-linear regression model.</w:t>
      </w:r>
    </w:p>
    <w:p w14:paraId="3A58082F" w14:textId="2C54D8D4" w:rsidR="00747197" w:rsidRPr="00213103" w:rsidRDefault="00000000" w:rsidP="00747197">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rad>
          <m:r>
            <m:rPr>
              <m:sty m:val="p"/>
            </m:rPr>
            <w:rPr>
              <w:rFonts w:ascii="Cambria Math" w:hAnsi="Cambria Math"/>
            </w:rPr>
            <m:t xml:space="preserve">                                                            (1</m:t>
          </m:r>
          <m:r>
            <m:rPr>
              <m:sty m:val="p"/>
            </m:rPr>
            <w:rPr>
              <w:rFonts w:ascii="Cambria Math" w:hAnsi="Cambria Math"/>
            </w:rPr>
            <m:t>4</m:t>
          </m:r>
          <m:r>
            <m:rPr>
              <m:sty m:val="p"/>
            </m:rPr>
            <w:rPr>
              <w:rFonts w:ascii="Cambria Math" w:hAnsi="Cambria Math"/>
            </w:rPr>
            <m:t>)</m:t>
          </m:r>
        </m:oMath>
      </m:oMathPara>
    </w:p>
    <w:p w14:paraId="200AA330" w14:textId="0A6244B8" w:rsidR="003C208D" w:rsidRPr="003C208D" w:rsidRDefault="00000000" w:rsidP="003C208D">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rad>
          <m:r>
            <m:rPr>
              <m:sty m:val="p"/>
            </m:rPr>
            <w:rPr>
              <w:rFonts w:ascii="Cambria Math" w:hAnsi="Cambria Math"/>
            </w:rPr>
            <m:t xml:space="preserve">                                                             (1</m:t>
          </m:r>
          <m:r>
            <m:rPr>
              <m:sty m:val="p"/>
            </m:rPr>
            <w:rPr>
              <w:rFonts w:ascii="Cambria Math" w:hAnsi="Cambria Math"/>
            </w:rPr>
            <m:t>5</m:t>
          </m:r>
          <m:r>
            <m:rPr>
              <m:sty m:val="p"/>
            </m:rPr>
            <w:rPr>
              <w:rFonts w:ascii="Cambria Math" w:hAnsi="Cambria Math"/>
            </w:rPr>
            <m:t>)</m:t>
          </m:r>
        </m:oMath>
      </m:oMathPara>
    </w:p>
    <w:p w14:paraId="1E53E25B" w14:textId="0D1E23F1" w:rsidR="004F0069" w:rsidRDefault="003C208D" w:rsidP="003C208D">
      <w:pPr>
        <w:pStyle w:val="Textbody"/>
        <w:jc w:val="both"/>
      </w:pPr>
      <w:bookmarkStart w:id="9" w:name="_Toc118105634"/>
      <w:r w:rsidRPr="004F0069">
        <w:rPr>
          <w:rStyle w:val="Heading3Char"/>
        </w:rPr>
        <w:t>Method 2: fitting the Tm as a function of Ct.</w:t>
      </w:r>
      <w:bookmarkEnd w:id="9"/>
      <w:r>
        <w:t xml:space="preserve"> </w:t>
      </w:r>
      <w:r w:rsidR="004F0069">
        <w:t xml:space="preserve">Method 2 </w:t>
      </w:r>
      <w:r w:rsidR="00142497">
        <w:t xml:space="preserve">uses </w:t>
      </w:r>
      <w:proofErr w:type="spellStart"/>
      <w:r w:rsidR="00142497">
        <w:rPr>
          <w:i/>
          <w:iCs/>
        </w:rPr>
        <w:t>nls</w:t>
      </w:r>
      <w:proofErr w:type="spellEnd"/>
      <w:r w:rsidR="00142497">
        <w:t xml:space="preserve"> to fit</w:t>
      </w:r>
      <w:r w:rsidR="004F0069">
        <w:t xml:space="preserve"> the relationship between 1/T</w:t>
      </w:r>
      <w:r w:rsidR="004F0069">
        <w:rPr>
          <w:vertAlign w:val="subscript"/>
        </w:rPr>
        <w:t>m</w:t>
      </w:r>
      <w:r w:rsidR="004F0069">
        <w:t xml:space="preserve"> and the total strand concentration C</w:t>
      </w:r>
      <w:r w:rsidR="004F0069">
        <w:rPr>
          <w:vertAlign w:val="subscript"/>
        </w:rPr>
        <w:t>t</w:t>
      </w:r>
      <w:r w:rsidR="004F0069">
        <w:t xml:space="preserve"> to equation 1</w:t>
      </w:r>
      <w:r w:rsidR="00142497">
        <w:t>5</w:t>
      </w:r>
      <w:r w:rsidR="004F0069">
        <w:t xml:space="preserve"> and 1</w:t>
      </w:r>
      <w:r w:rsidR="00142497">
        <w:t>6</w:t>
      </w:r>
      <w:r w:rsidR="004F0069">
        <w:t xml:space="preserve"> for heteroduplexes and homoduplexes, respectively. The T</w:t>
      </w:r>
      <w:r w:rsidR="004F0069">
        <w:rPr>
          <w:vertAlign w:val="subscript"/>
        </w:rPr>
        <w:t>m</w:t>
      </w:r>
      <w:r w:rsidR="004F0069">
        <w:t xml:space="preserve"> of monomolecular, self-structured RNA is independent of C</w:t>
      </w:r>
      <w:r w:rsidR="004F0069">
        <w:rPr>
          <w:vertAlign w:val="subscript"/>
        </w:rPr>
        <w:t>t</w:t>
      </w:r>
      <w:r w:rsidR="004F0069">
        <w:t xml:space="preserve"> so method 2 cannot be used.</w:t>
      </w:r>
    </w:p>
    <w:p w14:paraId="4BC5FF45" w14:textId="7A5F365D"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H°</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S°</m:t>
              </m:r>
            </m:num>
            <m:den>
              <m:r>
                <m:rPr>
                  <m:sty m:val="p"/>
                </m:rPr>
                <w:rPr>
                  <w:rFonts w:ascii="Cambria Math" w:hAnsi="Cambria Math"/>
                </w:rPr>
                <m:t>∆H°</m:t>
              </m:r>
            </m:den>
          </m:f>
          <m:r>
            <m:rPr>
              <m:sty m:val="p"/>
            </m:rPr>
            <w:rPr>
              <w:rFonts w:ascii="Cambria Math" w:hAnsi="Cambria Math"/>
            </w:rPr>
            <m:t>+ R*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m:t>
          </m:r>
          <m:r>
            <m:rPr>
              <m:sty m:val="p"/>
            </m:rPr>
            <w:rPr>
              <w:rFonts w:ascii="Cambria Math" w:hAnsi="Cambria Math"/>
            </w:rPr>
            <m:t>6</m:t>
          </m:r>
          <m:r>
            <m:rPr>
              <m:sty m:val="p"/>
            </m:rPr>
            <w:rPr>
              <w:rFonts w:ascii="Cambria Math" w:hAnsi="Cambria Math"/>
            </w:rPr>
            <m:t>)</m:t>
          </m:r>
        </m:oMath>
      </m:oMathPara>
    </w:p>
    <w:p w14:paraId="20DDF0EB" w14:textId="19C7F19C"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H°</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S°</m:t>
              </m:r>
            </m:num>
            <m:den>
              <m:r>
                <m:rPr>
                  <m:sty m:val="p"/>
                </m:rPr>
                <w:rPr>
                  <w:rFonts w:ascii="Cambria Math" w:hAnsi="Cambria Math"/>
                </w:rPr>
                <m:t>∆H°</m:t>
              </m:r>
            </m:den>
          </m:f>
          <m:r>
            <m:rPr>
              <m:sty m:val="p"/>
            </m:rPr>
            <w:rPr>
              <w:rFonts w:ascii="Cambria Math" w:hAnsi="Cambria Math"/>
            </w:rPr>
            <m:t xml:space="preserve">                                                                                 (1</m:t>
          </m:r>
          <m:r>
            <m:rPr>
              <m:sty m:val="p"/>
            </m:rPr>
            <w:rPr>
              <w:rFonts w:ascii="Cambria Math" w:hAnsi="Cambria Math"/>
            </w:rPr>
            <m:t>7</m:t>
          </m:r>
          <m:r>
            <m:rPr>
              <m:sty m:val="p"/>
            </m:rPr>
            <w:rPr>
              <w:rFonts w:ascii="Cambria Math" w:hAnsi="Cambria Math"/>
            </w:rPr>
            <m:t>)</m:t>
          </m:r>
        </m:oMath>
      </m:oMathPara>
    </w:p>
    <w:p w14:paraId="6B8F5F6C" w14:textId="628CFA84" w:rsidR="004F0069" w:rsidRDefault="004F0069" w:rsidP="003C208D">
      <w:pPr>
        <w:pStyle w:val="Textbody"/>
        <w:jc w:val="both"/>
      </w:pPr>
      <w:r>
        <w:t>The T</w:t>
      </w:r>
      <w:r w:rsidRPr="00142497">
        <w:rPr>
          <w:vertAlign w:val="subscript"/>
        </w:rPr>
        <w:t>m</w:t>
      </w:r>
      <w:r>
        <w:t xml:space="preserve"> for each sample calculated from </w:t>
      </w:r>
      <w:r w:rsidR="00142497">
        <w:t>m</w:t>
      </w:r>
      <w:r>
        <w:t xml:space="preserve">ethod 1 is used for method 2 by default. However, </w:t>
      </w:r>
      <w:proofErr w:type="spellStart"/>
      <w:r w:rsidRPr="00142497">
        <w:rPr>
          <w:i/>
          <w:iCs/>
        </w:rPr>
        <w:t>MeltR</w:t>
      </w:r>
      <w:proofErr w:type="spellEnd"/>
      <w:r>
        <w:t xml:space="preserve"> can use two other methods. The first uses the linear baseline estimates from method 1 to calculate the f(T) using equation 15.</w:t>
      </w:r>
    </w:p>
    <w:p w14:paraId="4B324B7C" w14:textId="44EE2B86" w:rsidR="008F5B4C" w:rsidRPr="00A42D93" w:rsidRDefault="008F5B4C" w:rsidP="008F5B4C">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A-</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r>
                <w:rPr>
                  <w:rFonts w:ascii="Cambria Math" w:hAnsi="Cambria Math"/>
                </w:rPr>
                <m:t xml:space="preserve">  </m:t>
              </m:r>
            </m:num>
            <m:den>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DS</m:t>
                      </m:r>
                    </m:sub>
                  </m:sSub>
                </m:e>
              </m:d>
              <m:r>
                <w:rPr>
                  <w:rFonts w:ascii="Cambria Math" w:hAnsi="Cambria Math"/>
                </w:rPr>
                <m:t xml:space="preserve"> -</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r>
                <w:rPr>
                  <w:rFonts w:ascii="Cambria Math" w:hAnsi="Cambria Math"/>
                </w:rPr>
                <m:t xml:space="preserve"> </m:t>
              </m:r>
            </m:den>
          </m:f>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1</m:t>
          </m:r>
          <m:r>
            <m:rPr>
              <m:sty m:val="p"/>
            </m:rPr>
            <w:rPr>
              <w:rFonts w:ascii="Cambria Math" w:hAnsi="Cambria Math"/>
            </w:rPr>
            <m:t>8</m:t>
          </m:r>
          <m:r>
            <m:rPr>
              <m:sty m:val="p"/>
            </m:rPr>
            <w:rPr>
              <w:rFonts w:ascii="Cambria Math" w:hAnsi="Cambria Math"/>
            </w:rPr>
            <m:t>)</m:t>
          </m:r>
        </m:oMath>
      </m:oMathPara>
    </w:p>
    <w:p w14:paraId="1DACD428" w14:textId="439F187B" w:rsidR="00A42D93" w:rsidRDefault="0069322B" w:rsidP="003C208D">
      <w:pPr>
        <w:pStyle w:val="Textbody"/>
        <w:jc w:val="both"/>
      </w:pPr>
      <w:r>
        <w:t xml:space="preserve">f(T) is approximately linear in the range of 0.4 to 0.6. Thus, </w:t>
      </w:r>
      <w:proofErr w:type="spellStart"/>
      <w:r>
        <w:t>MeltR</w:t>
      </w:r>
      <w:proofErr w:type="spellEnd"/>
      <w:r>
        <w:t xml:space="preserve"> fits </w:t>
      </w:r>
      <w:proofErr w:type="gramStart"/>
      <w:r>
        <w:t>f(</w:t>
      </w:r>
      <w:proofErr w:type="gramEnd"/>
      <w:r>
        <w:t xml:space="preserve">T in {0.4 to 0.6}) </w:t>
      </w:r>
      <w:r w:rsidR="00142497">
        <w:t>to</w:t>
      </w:r>
      <w:r>
        <w:t xml:space="preserve"> y = </w:t>
      </w:r>
      <w:proofErr w:type="spellStart"/>
      <w:r>
        <w:t>mT</w:t>
      </w:r>
      <w:proofErr w:type="spellEnd"/>
      <w:r>
        <w:t xml:space="preserve"> + b </w:t>
      </w:r>
      <w:r w:rsidR="00A46FC8">
        <w:t xml:space="preserve">using the </w:t>
      </w:r>
      <w:proofErr w:type="spellStart"/>
      <w:r w:rsidR="00A46FC8" w:rsidRPr="00142497">
        <w:rPr>
          <w:i/>
          <w:iCs/>
        </w:rPr>
        <w:t>lm</w:t>
      </w:r>
      <w:proofErr w:type="spellEnd"/>
      <w:r w:rsidR="00A46FC8">
        <w:t xml:space="preserve"> function in base R</w:t>
      </w:r>
      <w:r>
        <w:t>,</w:t>
      </w:r>
      <w:r w:rsidR="00A46FC8">
        <w:t xml:space="preserve"> which is </w:t>
      </w:r>
      <w:r>
        <w:t>solved using y = 0.5 to accurately determine the melting temperature for each C</w:t>
      </w:r>
      <w:r>
        <w:rPr>
          <w:vertAlign w:val="subscript"/>
        </w:rPr>
        <w:t>t</w:t>
      </w:r>
      <w:r>
        <w:t xml:space="preserve">. </w:t>
      </w:r>
      <w:r w:rsidR="00A42D93">
        <w:t xml:space="preserve">Alternatively, method 2 can use the </w:t>
      </w:r>
      <w:r w:rsidR="00C9534C">
        <w:t>T</w:t>
      </w:r>
      <w:r w:rsidR="00C9534C" w:rsidRPr="00C9534C">
        <w:rPr>
          <w:vertAlign w:val="subscript"/>
        </w:rPr>
        <w:t>m</w:t>
      </w:r>
      <w:r w:rsidR="00C9534C">
        <w:t xml:space="preserve"> estimated using polynomial regression followed by the first derivative </w:t>
      </w:r>
      <w:r w:rsidR="00A46FC8">
        <w:t xml:space="preserve">analysis </w:t>
      </w:r>
      <w:r w:rsidR="00C9534C">
        <w:t>in step 1.</w:t>
      </w:r>
    </w:p>
    <w:p w14:paraId="28C77D15" w14:textId="1E846D12" w:rsidR="00A46FC8" w:rsidRDefault="00A46FC8" w:rsidP="003C208D">
      <w:pPr>
        <w:pStyle w:val="Textbody"/>
        <w:jc w:val="both"/>
      </w:pPr>
      <w:r>
        <w:t xml:space="preserve">The </w:t>
      </w:r>
      <w:r w:rsidR="00AB64B7">
        <w:t>ΔG°</w:t>
      </w:r>
      <w:r w:rsidR="00AB64B7">
        <w:rPr>
          <w:vertAlign w:val="subscript"/>
        </w:rPr>
        <w:t>37</w:t>
      </w:r>
      <w:r w:rsidR="00AB64B7" w:rsidRPr="00836465">
        <w:t xml:space="preserve"> is calculated</w:t>
      </w:r>
      <w:r w:rsidR="00AB64B7">
        <w:t xml:space="preserve"> from the ΔH° and the ΔS° using equation </w:t>
      </w:r>
      <w:r w:rsidR="006B4815">
        <w:t>13</w:t>
      </w:r>
      <w:r w:rsidR="00AB64B7">
        <w:t xml:space="preserve">. Error in the </w:t>
      </w:r>
      <w:r w:rsidR="00463FA1">
        <w:t>ΔG°</w:t>
      </w:r>
      <w:r w:rsidR="00463FA1">
        <w:rPr>
          <w:vertAlign w:val="subscript"/>
        </w:rPr>
        <w:t>37</w:t>
      </w:r>
      <w:r w:rsidR="00AB64B7">
        <w:t xml:space="preserve"> is calculated by propagating variance and covariance in the fit terms ΔH° and ΔS°.</w:t>
      </w:r>
    </w:p>
    <w:p w14:paraId="3774CD7B" w14:textId="64B8D398"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310.15</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S°</m:t>
                              </m:r>
                            </m:sub>
                          </m:sSub>
                        </m:num>
                        <m:den>
                          <m:r>
                            <m:rPr>
                              <m:sty m:val="p"/>
                            </m:rP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2*310.15</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S°</m:t>
                      </m:r>
                    </m:sub>
                  </m:sSub>
                </m:num>
                <m:den>
                  <m:r>
                    <m:rPr>
                      <m:sty m:val="p"/>
                    </m:rPr>
                    <w:rPr>
                      <w:rFonts w:ascii="Cambria Math" w:hAnsi="Cambria Math"/>
                    </w:rPr>
                    <m:t>∆H°*∆S°</m:t>
                  </m:r>
                </m:den>
              </m:f>
            </m:e>
          </m:rad>
          <m:r>
            <m:rPr>
              <m:sty m:val="p"/>
            </m:rPr>
            <w:rPr>
              <w:rFonts w:ascii="Cambria Math" w:hAnsi="Cambria Math"/>
            </w:rPr>
            <m:t xml:space="preserve">                                             (1</m:t>
          </m:r>
          <m:r>
            <m:rPr>
              <m:sty m:val="p"/>
            </m:rPr>
            <w:rPr>
              <w:rFonts w:ascii="Cambria Math" w:hAnsi="Cambria Math"/>
            </w:rPr>
            <m:t>9</m:t>
          </m:r>
          <m:r>
            <m:rPr>
              <m:sty m:val="p"/>
            </m:rPr>
            <w:rPr>
              <w:rFonts w:ascii="Cambria Math" w:hAnsi="Cambria Math"/>
            </w:rPr>
            <m:t>)</m:t>
          </m:r>
        </m:oMath>
      </m:oMathPara>
    </w:p>
    <w:p w14:paraId="4FAB015A" w14:textId="79AC0F86" w:rsidR="00AB64B7" w:rsidRPr="00C9534C" w:rsidRDefault="00AB64B7" w:rsidP="003C208D">
      <w:pPr>
        <w:pStyle w:val="Textbody"/>
        <w:jc w:val="both"/>
      </w:pPr>
      <w:bookmarkStart w:id="10" w:name="_Toc118105635"/>
      <w:r w:rsidRPr="00AB64B7">
        <w:rPr>
          <w:rStyle w:val="Heading3Char"/>
        </w:rPr>
        <w:t>Method 3: Global fitting.</w:t>
      </w:r>
      <w:bookmarkEnd w:id="10"/>
      <w:r>
        <w:t xml:space="preserve"> Method 3 fits all curves simultaneously in a global fit using the </w:t>
      </w:r>
      <w:proofErr w:type="spellStart"/>
      <w:r w:rsidRPr="00491D52">
        <w:rPr>
          <w:i/>
          <w:iCs/>
        </w:rPr>
        <w:t>nls</w:t>
      </w:r>
      <w:proofErr w:type="spellEnd"/>
      <w:r>
        <w:t xml:space="preserve"> algorithm in base R. In this global fit, equation 2 is plugged directly into equations 8-10, so that the fit is in terms of the ΔS° instead of the T</w:t>
      </w:r>
      <w:r w:rsidRPr="00AB64B7">
        <w:rPr>
          <w:vertAlign w:val="subscript"/>
        </w:rPr>
        <w:t>m</w:t>
      </w:r>
      <w:r>
        <w:t xml:space="preserve">, allowing linking of individual curves. The baselines are allowed to vary but ΔH° and ΔS° are constrained to a single value for all curves. For global fitting, the </w:t>
      </w:r>
      <w:proofErr w:type="gramStart"/>
      <w:r w:rsidR="00491D52">
        <w:t>slopes</w:t>
      </w:r>
      <w:proofErr w:type="gramEnd"/>
      <w:r>
        <w:t xml:space="preserve"> and intercepts of the fits from</w:t>
      </w:r>
      <w:r w:rsidR="000D5DF0">
        <w:t xml:space="preserve"> m</w:t>
      </w:r>
      <w:r>
        <w:t xml:space="preserve">ethod 1 are used as initial parameter estimates for the slopes and intercepts of the global fit, and the average of the ΔH° and ΔS° from </w:t>
      </w:r>
      <w:r w:rsidR="000D5DF0">
        <w:t>m</w:t>
      </w:r>
      <w:r>
        <w:t>ethod 1 are used as initial parameter estimates.</w:t>
      </w:r>
      <w:r w:rsidR="007640BA">
        <w:t xml:space="preserve"> </w:t>
      </w:r>
      <w:r w:rsidR="007640BA" w:rsidRPr="007640BA">
        <w:t xml:space="preserve">The </w:t>
      </w:r>
      <w:r w:rsidR="007640BA">
        <w:t>ΔG°</w:t>
      </w:r>
      <w:r w:rsidR="007640BA">
        <w:rPr>
          <w:vertAlign w:val="subscript"/>
        </w:rPr>
        <w:t>37</w:t>
      </w:r>
      <w:r w:rsidR="007640BA" w:rsidRPr="007640BA">
        <w:t xml:space="preserve"> and error in the </w:t>
      </w:r>
      <w:r w:rsidR="007640BA">
        <w:t>ΔG°</w:t>
      </w:r>
      <w:r w:rsidR="007640BA">
        <w:rPr>
          <w:vertAlign w:val="subscript"/>
        </w:rPr>
        <w:t>37</w:t>
      </w:r>
      <w:r w:rsidR="007640BA" w:rsidRPr="007640BA">
        <w:t xml:space="preserve"> is calculated using the same equations as </w:t>
      </w:r>
      <w:r w:rsidR="007640BA">
        <w:t>m</w:t>
      </w:r>
      <w:r w:rsidR="007640BA" w:rsidRPr="007640BA">
        <w:t>ethod 2.</w:t>
      </w:r>
    </w:p>
    <w:p w14:paraId="566ABC02" w14:textId="5BDB491E" w:rsidR="004F7167" w:rsidRDefault="004F7167" w:rsidP="004F7167">
      <w:pPr>
        <w:pStyle w:val="Heading2"/>
      </w:pPr>
      <w:bookmarkStart w:id="11" w:name="_Toc118105636"/>
      <w:r w:rsidRPr="004F7167">
        <w:t xml:space="preserve">Data processing by the </w:t>
      </w:r>
      <w:proofErr w:type="spellStart"/>
      <w:r w:rsidRPr="004F7167">
        <w:t>BLtrimmer</w:t>
      </w:r>
      <w:bookmarkEnd w:id="11"/>
      <w:proofErr w:type="spellEnd"/>
    </w:p>
    <w:p w14:paraId="0690E276" w14:textId="7F4C852E" w:rsidR="00F669F2" w:rsidRDefault="00F669F2" w:rsidP="00F669F2">
      <w:pPr>
        <w:pStyle w:val="Textbody"/>
      </w:pPr>
    </w:p>
    <w:p w14:paraId="359E3E62" w14:textId="528F8A81" w:rsidR="00F669F2" w:rsidRDefault="00445FFE" w:rsidP="00EE42EC">
      <w:pPr>
        <w:pStyle w:val="Textbody"/>
        <w:jc w:val="both"/>
      </w:pPr>
      <w:r>
        <w:t xml:space="preserve">The </w:t>
      </w:r>
      <w:proofErr w:type="spellStart"/>
      <w:r>
        <w:t>BLTrimmer</w:t>
      </w:r>
      <w:proofErr w:type="spellEnd"/>
      <w:r>
        <w:t xml:space="preserve"> function explores the dependence of fit parameters on baseline trimming, starting from an existing </w:t>
      </w:r>
      <w:proofErr w:type="spellStart"/>
      <w:r>
        <w:t>meltR.A</w:t>
      </w:r>
      <w:proofErr w:type="spellEnd"/>
      <w:r>
        <w:t xml:space="preserve"> fit object. </w:t>
      </w:r>
      <w:r w:rsidR="00F669F2">
        <w:t xml:space="preserve">The </w:t>
      </w:r>
      <w:proofErr w:type="spellStart"/>
      <w:r w:rsidR="00F669F2">
        <w:t>BLTrimmer</w:t>
      </w:r>
      <w:proofErr w:type="spellEnd"/>
      <w:r w:rsidR="00F669F2">
        <w:t xml:space="preserve"> uses three steps</w:t>
      </w:r>
      <w:r w:rsidR="004A3754">
        <w:t xml:space="preserve">: Rapid </w:t>
      </w:r>
      <w:r w:rsidR="00491D52">
        <w:t>testing</w:t>
      </w:r>
      <w:r w:rsidR="004A3754">
        <w:t xml:space="preserve"> of baseline combinations, assessment, and a slower treatment of an ensemble of baselines that produce internally consistent thermodynamic energies</w:t>
      </w:r>
      <w:r w:rsidR="00491D52">
        <w:t>.</w:t>
      </w:r>
    </w:p>
    <w:p w14:paraId="2986F585" w14:textId="3CDCBD60" w:rsidR="004A3754" w:rsidRDefault="00824546" w:rsidP="00EE42EC">
      <w:pPr>
        <w:pStyle w:val="Textbody"/>
        <w:jc w:val="both"/>
      </w:pPr>
      <w:bookmarkStart w:id="12" w:name="_Toc118105637"/>
      <w:r w:rsidRPr="00824546">
        <w:rPr>
          <w:rStyle w:val="Heading3Char"/>
        </w:rPr>
        <w:t>Baseline testing.</w:t>
      </w:r>
      <w:bookmarkEnd w:id="12"/>
      <w:r>
        <w:t xml:space="preserve"> </w:t>
      </w:r>
      <w:proofErr w:type="gramStart"/>
      <w:r w:rsidR="004A3754">
        <w:t>For</w:t>
      </w:r>
      <w:proofErr w:type="gramEnd"/>
      <w:r w:rsidR="004A3754">
        <w:t xml:space="preserve"> the first step, the </w:t>
      </w:r>
      <w:proofErr w:type="spellStart"/>
      <w:r w:rsidR="004A3754">
        <w:t>BLtrimmer</w:t>
      </w:r>
      <w:proofErr w:type="spellEnd"/>
      <w:r w:rsidR="004A3754">
        <w:t xml:space="preserve"> generates and then fits a large number of baseline combinations. The user can generate baseline combinations using a fixed or a </w:t>
      </w:r>
      <w:r w:rsidR="0051699D">
        <w:t xml:space="preserve">floating baseline trim. The </w:t>
      </w:r>
      <w:r w:rsidR="00445FFE">
        <w:lastRenderedPageBreak/>
        <w:t xml:space="preserve">fixed method uses the same baseline length for each sample to test how baseline length effects the subsequent thermodynamic parameters. The floating method allows different samples to have different baseline lengths. The floating method generates a large number of possible baseline combinations. Thus, the user can only test a small subset of these baseline combinations using a reasonable amount of computational time. </w:t>
      </w:r>
      <w:r w:rsidR="00CC24AB">
        <w:t>Thus, a randomly selected subset of b</w:t>
      </w:r>
      <w:r w:rsidR="00445FFE">
        <w:t xml:space="preserve">aseline combinations </w:t>
      </w:r>
      <w:proofErr w:type="gramStart"/>
      <w:r w:rsidR="00445FFE">
        <w:t>are</w:t>
      </w:r>
      <w:proofErr w:type="gramEnd"/>
      <w:r w:rsidR="00445FFE">
        <w:t xml:space="preserve"> tested using a </w:t>
      </w:r>
      <w:r w:rsidR="00CC24AB">
        <w:t xml:space="preserve">fast, </w:t>
      </w:r>
      <w:r w:rsidR="00445FFE">
        <w:t>lightweight</w:t>
      </w:r>
      <w:r w:rsidR="00CC24AB">
        <w:t xml:space="preserve"> fast</w:t>
      </w:r>
      <w:r w:rsidR="00445FFE">
        <w:t xml:space="preserve">. </w:t>
      </w:r>
      <w:r w:rsidR="003210DB">
        <w:t>T</w:t>
      </w:r>
      <w:r w:rsidR="00445FFE">
        <w:t xml:space="preserve">he </w:t>
      </w:r>
      <w:proofErr w:type="spellStart"/>
      <w:r w:rsidR="00445FFE">
        <w:t>BLtrimmer</w:t>
      </w:r>
      <w:proofErr w:type="spellEnd"/>
      <w:r w:rsidR="00445FFE">
        <w:t xml:space="preserve"> fits each sample using method 1, using the </w:t>
      </w:r>
      <w:r w:rsidR="003210DB">
        <w:t xml:space="preserve">global fit from the </w:t>
      </w:r>
      <w:proofErr w:type="spellStart"/>
      <w:r w:rsidR="003210DB">
        <w:t>meltR.A</w:t>
      </w:r>
      <w:proofErr w:type="spellEnd"/>
      <w:r w:rsidR="003210DB">
        <w:t xml:space="preserve"> object as initial guesses for the non-linear regression step. Using these good initial guesses reduces the time the </w:t>
      </w:r>
      <w:proofErr w:type="spellStart"/>
      <w:r w:rsidR="003210DB" w:rsidRPr="00CC24AB">
        <w:rPr>
          <w:i/>
          <w:iCs/>
        </w:rPr>
        <w:t>nls</w:t>
      </w:r>
      <w:proofErr w:type="spellEnd"/>
      <w:r w:rsidR="003210DB">
        <w:t xml:space="preserve"> algorithm needs to find a solution but could bias the result. Next, the </w:t>
      </w:r>
      <w:proofErr w:type="spellStart"/>
      <w:r w:rsidR="003210DB">
        <w:t>BLtrimmer</w:t>
      </w:r>
      <w:proofErr w:type="spellEnd"/>
      <w:r w:rsidR="003210DB">
        <w:t xml:space="preserve"> fits each sample using method 2 as described above. </w:t>
      </w:r>
      <w:r w:rsidR="003210DB">
        <w:t>ΔH°</w:t>
      </w:r>
      <w:r w:rsidR="003210DB">
        <w:t xml:space="preserve"> values from each method and baseline combination are then passed to the assessment step.</w:t>
      </w:r>
    </w:p>
    <w:p w14:paraId="3DDAA387" w14:textId="7A200D45" w:rsidR="003210DB" w:rsidRDefault="00824546" w:rsidP="00EE42EC">
      <w:pPr>
        <w:pStyle w:val="Textbody"/>
        <w:jc w:val="both"/>
      </w:pPr>
      <w:bookmarkStart w:id="13" w:name="_Toc118105638"/>
      <w:r w:rsidRPr="00824546">
        <w:rPr>
          <w:rStyle w:val="Heading3Char"/>
        </w:rPr>
        <w:t>Baseline assessment.</w:t>
      </w:r>
      <w:bookmarkEnd w:id="13"/>
      <w:r>
        <w:t xml:space="preserve"> </w:t>
      </w:r>
      <w:r w:rsidR="003210DB">
        <w:t>The user can choose 1 of 3 assessment methods to identify the baseline combinations that produce the most internally consistent thermodynamic parameters. Assessment method 1 test</w:t>
      </w:r>
      <w:r w:rsidR="000217AD">
        <w:t>s</w:t>
      </w:r>
      <w:r w:rsidR="003210DB">
        <w:t xml:space="preserve"> how well the </w:t>
      </w:r>
      <w:r w:rsidR="003210DB">
        <w:t>ΔH° values from</w:t>
      </w:r>
      <w:r w:rsidR="003210DB">
        <w:t xml:space="preserve"> each individual sample in method 1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combination,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0217AD">
        <w:t xml:space="preserve"> are the standard deviation and </w:t>
      </w:r>
      <w:r w:rsidR="00EE42EC">
        <w:t>mean</w:t>
      </w:r>
      <w:r w:rsidR="000217AD">
        <w:t xml:space="preserve"> </w:t>
      </w:r>
      <w:r w:rsidR="000217AD">
        <w:t xml:space="preserve">ΔH° </w:t>
      </w:r>
      <w:r w:rsidR="000217AD">
        <w:t>from the</w:t>
      </w:r>
      <w:r w:rsidR="000217AD">
        <w:t xml:space="preserve"> sample</w:t>
      </w:r>
      <w:r w:rsidR="000217AD">
        <w:t>s</w:t>
      </w:r>
      <w:r w:rsidR="000217AD">
        <w:t xml:space="preserve"> in method 1</w:t>
      </w:r>
      <w:r w:rsidR="000217AD">
        <w:t>.</w:t>
      </w:r>
    </w:p>
    <w:p w14:paraId="39FB9DFB" w14:textId="68B71AE7" w:rsidR="000217AD" w:rsidRPr="003C208D" w:rsidRDefault="000217AD"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den>
              </m:f>
            </m:e>
          </m:d>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20</m:t>
          </m:r>
          <m:r>
            <m:rPr>
              <m:sty m:val="p"/>
            </m:rPr>
            <w:rPr>
              <w:rFonts w:ascii="Cambria Math" w:hAnsi="Cambria Math"/>
            </w:rPr>
            <m:t>)</m:t>
          </m:r>
        </m:oMath>
      </m:oMathPara>
    </w:p>
    <w:p w14:paraId="5A7659A6" w14:textId="4D10C725" w:rsidR="000217AD" w:rsidRDefault="000217AD"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t xml:space="preserve"> is </w:t>
      </w:r>
      <w:r>
        <w:t xml:space="preserve">then ranked into quantiles on a scale from 0 to </w:t>
      </w:r>
      <w:r>
        <w:t>1</w:t>
      </w:r>
      <w:r>
        <w:t xml:space="preserve">. </w:t>
      </w:r>
      <w:r>
        <w:t xml:space="preserve">For example, </w:t>
      </w:r>
      <w:r w:rsidR="00E54A57">
        <w:t>if a baseline combination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E54A57">
        <w:t xml:space="preserve"> in a set of 1000 baseline combinations, its quantile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m:t>
        </m:r>
      </m:oMath>
      <w:r w:rsidR="00E54A57">
        <w:t xml:space="preserve"> is 0.1. Then, baseline combinations with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oMath>
      <w:r w:rsidR="00E54A57">
        <w:t xml:space="preserve"> values smaller than a user specified value are passed to the ensemble analysis.</w:t>
      </w:r>
    </w:p>
    <w:p w14:paraId="64D7B6F8" w14:textId="716515F0" w:rsidR="00E54A57" w:rsidRDefault="00E54A57" w:rsidP="00EE42EC">
      <w:pPr>
        <w:pStyle w:val="Textbody"/>
        <w:jc w:val="both"/>
      </w:pPr>
      <w:r>
        <w:t xml:space="preserve">Assessment method </w:t>
      </w:r>
      <w:r w:rsidR="0025113B">
        <w:t>2</w:t>
      </w:r>
      <w:r>
        <w:t xml:space="preserve"> tests how well the ΔH° values from </w:t>
      </w:r>
      <w:r w:rsidR="0025113B">
        <w:t xml:space="preserve">method 1 </w:t>
      </w:r>
      <w:r w:rsidR="00EE42EC">
        <w:t xml:space="preserve">and </w:t>
      </w:r>
      <w:r w:rsidR="00824546">
        <w:t>2</w:t>
      </w:r>
      <w:r w:rsidR="0025113B">
        <w:t xml:space="preserve"> to agree using equation </w:t>
      </w:r>
      <w:r w:rsidR="00EE42EC">
        <w:t>21</w:t>
      </w:r>
      <w:r w:rsidR="0025113B">
        <w:t xml:space="preserve">, where is the </w:t>
      </w:r>
      <w:r w:rsidR="0025113B">
        <w:t>ΔH°</w:t>
      </w:r>
      <w:r w:rsidR="00EE42EC">
        <w:rPr>
          <w:vertAlign w:val="subscript"/>
        </w:rPr>
        <w:t>2</w:t>
      </w:r>
      <w:r w:rsidR="0025113B">
        <w:t xml:space="preserve"> produced by method 2.</w:t>
      </w:r>
    </w:p>
    <w:p w14:paraId="254C942D" w14:textId="2138F54F" w:rsidR="00E54A57" w:rsidRPr="00EE42EC" w:rsidRDefault="0025113B"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r>
                    <m:rPr>
                      <m:sty m:val="p"/>
                    </m:rPr>
                    <w:rPr>
                      <w:rFonts w:ascii="Cambria Math" w:hAnsi="Cambria Math"/>
                    </w:rPr>
                    <m:t>,2</m:t>
                  </m:r>
                </m:sub>
              </m:sSub>
            </m:sub>
          </m:sSub>
          <m:r>
            <m:rPr>
              <m:sty m:val="p"/>
            </m:rPr>
            <w:rPr>
              <w:rFonts w:ascii="Cambria Math" w:hAnsi="Cambria Math"/>
            </w:rPr>
            <m:t xml:space="preserve"> =</m:t>
          </m:r>
          <m:r>
            <m:rPr>
              <m:sty m:val="p"/>
            </m:rPr>
            <w:rPr>
              <w:rFonts w:ascii="Cambria Math" w:hAnsi="Cambria Math"/>
            </w:rPr>
            <m:t>2</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m:t>
                  </m:r>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den>
              </m:f>
            </m:e>
          </m:d>
          <m:r>
            <w:rPr>
              <w:rFonts w:ascii="Cambria Math" w:hAnsi="Cambria Math"/>
            </w:rPr>
            <m:t xml:space="preserve"> </m:t>
          </m:r>
          <m:r>
            <w:rPr>
              <w:rFonts w:ascii="Cambria Math" w:hAnsi="Cambria Math"/>
            </w:rPr>
            <m:t xml:space="preserve"> </m:t>
          </m:r>
          <m:r>
            <w:rPr>
              <w:rFonts w:ascii="Cambria Math" w:hAnsi="Cambria Math"/>
            </w:rPr>
            <m:t xml:space="preserve">                                                                      (21)</m:t>
          </m:r>
        </m:oMath>
      </m:oMathPara>
    </w:p>
    <w:p w14:paraId="09C170ED" w14:textId="64554D51" w:rsidR="00E54A57" w:rsidRDefault="0025113B"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r>
                  <m:rPr>
                    <m:sty m:val="p"/>
                  </m:rPr>
                  <w:rPr>
                    <w:rFonts w:ascii="Cambria Math" w:hAnsi="Cambria Math"/>
                  </w:rPr>
                  <m:t>,2</m:t>
                </m:r>
              </m:sub>
            </m:sSub>
          </m:sub>
        </m:sSub>
      </m:oMath>
      <w:r>
        <w:t xml:space="preserve"> is then ranked into quantiles on a scale from 0 to 1</w:t>
      </w:r>
      <w:r>
        <w:t xml:space="preserve"> to produce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r>
                  <m:rPr>
                    <m:sty m:val="p"/>
                  </m:rPr>
                  <w:rPr>
                    <w:rFonts w:ascii="Cambria Math" w:hAnsi="Cambria Math"/>
                  </w:rPr>
                  <m:t>,2</m:t>
                </m:r>
              </m:sub>
            </m:sSub>
          </m:sub>
        </m:sSub>
      </m:oMath>
      <w:r>
        <w:t xml:space="preserve"> values and baseline combinations with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r>
                  <m:rPr>
                    <m:sty m:val="p"/>
                  </m:rPr>
                  <w:rPr>
                    <w:rFonts w:ascii="Cambria Math" w:hAnsi="Cambria Math"/>
                  </w:rPr>
                  <m:t>,2</m:t>
                </m:r>
              </m:sub>
            </m:sSub>
          </m:sub>
        </m:sSub>
        <m:r>
          <w:rPr>
            <w:rFonts w:ascii="Cambria Math" w:hAnsi="Cambria Math"/>
          </w:rPr>
          <m:t xml:space="preserve"> </m:t>
        </m:r>
      </m:oMath>
      <w:r>
        <w:t xml:space="preserve"> values smaller than a user specified value are passed to the ensemble analysis.</w:t>
      </w:r>
    </w:p>
    <w:p w14:paraId="55FB80EE" w14:textId="156DDA7E" w:rsidR="00824546" w:rsidRDefault="00824546" w:rsidP="00824546">
      <w:pPr>
        <w:pStyle w:val="Textbody"/>
      </w:pPr>
      <w:r>
        <w:t xml:space="preserve">Assessment method </w:t>
      </w:r>
      <w:r>
        <w:t>3</w:t>
      </w:r>
      <w:r>
        <w:t xml:space="preserve"> </w:t>
      </w:r>
      <w:r>
        <w:t>combines assessment</w:t>
      </w:r>
      <w:r>
        <w:t xml:space="preserve"> method</w:t>
      </w:r>
      <w:r>
        <w:t>s</w:t>
      </w:r>
      <w:r>
        <w:t xml:space="preserve"> 1 and 2</w:t>
      </w:r>
      <w:r>
        <w:t xml:space="preserve"> using a statistic called the error distance (equation 2</w:t>
      </w:r>
      <w:r w:rsidR="00EE42EC">
        <w:t>2</w:t>
      </w:r>
      <w:r>
        <w:t>).</w:t>
      </w:r>
    </w:p>
    <w:p w14:paraId="2C8E02F4" w14:textId="05A508A5" w:rsidR="00824546" w:rsidRPr="003C208D" w:rsidRDefault="00824546" w:rsidP="00824546">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e>
                <m:sup>
                  <m: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r>
                            <m:rPr>
                              <m:sty m:val="p"/>
                            </m:rPr>
                            <w:rPr>
                              <w:rFonts w:ascii="Cambria Math" w:hAnsi="Cambria Math"/>
                            </w:rPr>
                            <m:t>,2</m:t>
                          </m:r>
                        </m:sub>
                      </m:sSub>
                    </m:sub>
                  </m:sSub>
                </m:e>
                <m:sup>
                  <m:r>
                    <w:rPr>
                      <w:rFonts w:ascii="Cambria Math" w:hAnsi="Cambria Math"/>
                    </w:rPr>
                    <m:t>2</m:t>
                  </m:r>
                </m:sup>
              </m:sSup>
            </m:e>
          </m:rad>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22</m:t>
          </m:r>
          <m:r>
            <m:rPr>
              <m:sty m:val="p"/>
            </m:rPr>
            <w:rPr>
              <w:rFonts w:ascii="Cambria Math" w:hAnsi="Cambria Math"/>
            </w:rPr>
            <m:t>)</m:t>
          </m:r>
        </m:oMath>
      </m:oMathPara>
    </w:p>
    <w:p w14:paraId="1468D575" w14:textId="4A9EC5B7" w:rsidR="00824546" w:rsidRDefault="00824546"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t xml:space="preserve"> is then ranked into quantiles on a scale from 0 to 1 to produce </w:t>
      </w:r>
      <m:oMath>
        <m:sSub>
          <m:sSubPr>
            <m:ctrlPr>
              <w:rPr>
                <w:rFonts w:ascii="Cambria Math" w:hAnsi="Cambria Math"/>
              </w:rPr>
            </m:ctrlPr>
          </m:sSubPr>
          <m:e>
            <m:r>
              <w:rPr>
                <w:rFonts w:ascii="Cambria Math" w:hAnsi="Cambria Math"/>
              </w:rPr>
              <m:t>Q</m:t>
            </m:r>
          </m:e>
          <m:sub>
            <m:r>
              <w:rPr>
                <w:rFonts w:ascii="Cambria Math" w:hAnsi="Cambria Math"/>
              </w:rPr>
              <m:t>D</m:t>
            </m:r>
          </m:sub>
        </m:sSub>
      </m:oMath>
      <w:r>
        <w:t xml:space="preserve"> values and baseline combinations with </w:t>
      </w:r>
      <m:oMath>
        <m:sSub>
          <m:sSubPr>
            <m:ctrlPr>
              <w:rPr>
                <w:rFonts w:ascii="Cambria Math" w:hAnsi="Cambria Math"/>
              </w:rPr>
            </m:ctrlPr>
          </m:sSubPr>
          <m:e>
            <m:r>
              <w:rPr>
                <w:rFonts w:ascii="Cambria Math" w:hAnsi="Cambria Math"/>
              </w:rPr>
              <m:t>Q</m:t>
            </m:r>
          </m:e>
          <m:sub>
            <m:r>
              <w:rPr>
                <w:rFonts w:ascii="Cambria Math" w:hAnsi="Cambria Math"/>
              </w:rPr>
              <m:t>D</m:t>
            </m:r>
          </m:sub>
        </m:sSub>
        <m:r>
          <w:rPr>
            <w:rFonts w:ascii="Cambria Math" w:hAnsi="Cambria Math"/>
          </w:rPr>
          <m:t xml:space="preserve"> </m:t>
        </m:r>
      </m:oMath>
      <w:r>
        <w:t xml:space="preserve"> values smaller than a user specified value are passed to the ensemble analysis.</w:t>
      </w:r>
    </w:p>
    <w:p w14:paraId="7AEC0AAA" w14:textId="1C8CF7C3" w:rsidR="00824546" w:rsidRPr="00F669F2" w:rsidRDefault="00824546" w:rsidP="00EE42EC">
      <w:pPr>
        <w:pStyle w:val="Textbody"/>
        <w:jc w:val="both"/>
      </w:pPr>
      <w:bookmarkStart w:id="14" w:name="_Toc118105639"/>
      <w:r w:rsidRPr="00683CE2">
        <w:rPr>
          <w:rStyle w:val="Heading3Char"/>
        </w:rPr>
        <w:t>Ensemble analysis</w:t>
      </w:r>
      <w:bookmarkEnd w:id="14"/>
      <w:r>
        <w:t xml:space="preserve">. Baselines that pass the assessment criterion are treated as an ensemble of equally feasible baseline combinations. Each baseline combination is passed to </w:t>
      </w:r>
      <w:proofErr w:type="spellStart"/>
      <w:r>
        <w:t>meltR.A</w:t>
      </w:r>
      <w:proofErr w:type="spellEnd"/>
      <w:r>
        <w:t xml:space="preserve"> and fit, which takes considerably longer than the </w:t>
      </w:r>
      <w:r w:rsidR="00EE42EC">
        <w:t>lightweight</w:t>
      </w:r>
      <w:r>
        <w:t xml:space="preserve"> analysis in the testing step because initial guesses are predicted for each trim</w:t>
      </w:r>
      <w:r w:rsidR="00DB1099">
        <w:t xml:space="preserve"> using the protocol described for </w:t>
      </w:r>
      <w:proofErr w:type="spellStart"/>
      <w:r w:rsidR="00DB1099">
        <w:t>meltR.A</w:t>
      </w:r>
      <w:proofErr w:type="spellEnd"/>
      <w:r>
        <w:t xml:space="preserve">. The </w:t>
      </w:r>
      <w:r w:rsidR="00DB1099">
        <w:t>average</w:t>
      </w:r>
      <w:r w:rsidR="00DB1099">
        <w:t xml:space="preserve"> of </w:t>
      </w:r>
      <w:r>
        <w:t xml:space="preserve">resulting thermodynamic parameters from each baseline </w:t>
      </w:r>
      <w:r w:rsidR="00DB1099">
        <w:t>are reported with 95% confidence intervals.</w:t>
      </w:r>
    </w:p>
    <w:p w14:paraId="27103960" w14:textId="0A2B1FF7" w:rsidR="004F7167" w:rsidRDefault="004F7167" w:rsidP="004F7167">
      <w:pPr>
        <w:pStyle w:val="Heading2"/>
      </w:pPr>
      <w:bookmarkStart w:id="15" w:name="_Toc118105640"/>
      <w:r w:rsidRPr="004F7167">
        <w:t>Data Modeling</w:t>
      </w:r>
      <w:bookmarkEnd w:id="15"/>
    </w:p>
    <w:p w14:paraId="33760AB1" w14:textId="5284F879" w:rsidR="00683CE2" w:rsidRDefault="00683CE2" w:rsidP="00683CE2"/>
    <w:p w14:paraId="523D216F" w14:textId="184D0A06" w:rsidR="00683CE2" w:rsidRDefault="00683CE2" w:rsidP="00EE42EC">
      <w:pPr>
        <w:jc w:val="both"/>
      </w:pPr>
      <w:r>
        <w:t xml:space="preserve">Data were modeled to produce simulated melting curves with realistic baselines and random scatter for each </w:t>
      </w:r>
      <w:r w:rsidR="00EE42EC">
        <w:t xml:space="preserve">two-state folding </w:t>
      </w:r>
      <w:r>
        <w:t>RNA sequence</w:t>
      </w:r>
      <w:r w:rsidR="00AA294A">
        <w:t xml:space="preserve"> </w:t>
      </w:r>
      <w:r w:rsidR="00EE42EC">
        <w:t xml:space="preserve">in </w:t>
      </w:r>
      <w:r w:rsidR="00AA294A">
        <w:t>two published sources</w:t>
      </w:r>
      <w:r>
        <w:t>.</w:t>
      </w:r>
      <w:r w:rsidR="00FA1DDA">
        <w:fldChar w:fldCharType="begin"/>
      </w:r>
      <w:r w:rsidR="00FA1DDA">
        <w:instrText xml:space="preserve"> ADDIN ZOTERO_ITEM CSL_CITATION {"citationID":"VpalzFhl","properties":{"formattedCitation":"\\super 4,5\\nosupersub{}","plainCitation":"4,5","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305,"uris":["http://zotero.org/users/4485201/items/AIY2PT9G"],"itemData":{"id":2305,"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FA1DDA">
        <w:fldChar w:fldCharType="separate"/>
      </w:r>
      <w:r w:rsidR="00FA1DDA" w:rsidRPr="00FA1DDA">
        <w:rPr>
          <w:szCs w:val="24"/>
          <w:vertAlign w:val="superscript"/>
        </w:rPr>
        <w:t>4,5</w:t>
      </w:r>
      <w:r w:rsidR="00FA1DDA">
        <w:fldChar w:fldCharType="end"/>
      </w:r>
      <w:r>
        <w:t xml:space="preserve"> First, a series of 9 samples were generated with </w:t>
      </w:r>
      <w:proofErr w:type="spellStart"/>
      <w:r>
        <w:t>C</w:t>
      </w:r>
      <w:r w:rsidRPr="00683CE2">
        <w:rPr>
          <w:vertAlign w:val="subscript"/>
        </w:rPr>
        <w:t>t</w:t>
      </w:r>
      <w:r>
        <w:t>s</w:t>
      </w:r>
      <w:proofErr w:type="spellEnd"/>
      <w:r>
        <w:t xml:space="preserve"> that evenly span C</w:t>
      </w:r>
      <w:r w:rsidRPr="00683CE2">
        <w:rPr>
          <w:vertAlign w:val="subscript"/>
        </w:rPr>
        <w:t>t</w:t>
      </w:r>
      <w:r>
        <w:t xml:space="preserve"> = 0.2/ε and 20/</w:t>
      </w:r>
      <w:r w:rsidR="00AA294A">
        <w:t>ε</w:t>
      </w:r>
      <w:r>
        <w:t xml:space="preserve"> on a ln transformed scale</w:t>
      </w:r>
      <w:r w:rsidR="00AA294A">
        <w:t xml:space="preserve">, where </w:t>
      </w:r>
      <w:r w:rsidR="00AA294A">
        <w:t>ε</w:t>
      </w:r>
      <w:r w:rsidR="00AA294A">
        <w:t xml:space="preserve"> is the molar extinction </w:t>
      </w:r>
      <w:r w:rsidR="00FA1DDA">
        <w:t>coefficient</w:t>
      </w:r>
      <w:r w:rsidR="00AA294A">
        <w:t xml:space="preserve"> of the RNA, used as the extinction coefficient of the upper baseline</w:t>
      </w:r>
      <w:r>
        <w:t xml:space="preserve">. Samples were placed into virtual </w:t>
      </w:r>
      <w:r>
        <w:t xml:space="preserve">1, 0.5, and 0.1 cm </w:t>
      </w:r>
      <w:r w:rsidR="00412C50">
        <w:t>pathlength (</w:t>
      </w:r>
      <m:oMath>
        <m:r>
          <m:rPr>
            <m:scr m:val="script"/>
            <m:sty m:val="p"/>
          </m:rPr>
          <w:rPr>
            <w:rFonts w:ascii="Cambria Math" w:hAnsi="Cambria Math"/>
          </w:rPr>
          <m:t>l</m:t>
        </m:r>
      </m:oMath>
      <w:r w:rsidR="00412C50">
        <w:t xml:space="preserve">) </w:t>
      </w:r>
      <w:r>
        <w:t>cuvettes</w:t>
      </w:r>
      <w:r>
        <w:t xml:space="preserve"> so that the calculated absorbance was </w:t>
      </w:r>
      <w:r>
        <w:lastRenderedPageBreak/>
        <w:t>between 0.2 and 2.</w:t>
      </w:r>
      <w:r w:rsidR="00AA294A">
        <w:t xml:space="preserve"> The extinction coefficient of the lower baseline was generated by multiplying </w:t>
      </w:r>
      <w:r w:rsidR="00AA294A">
        <w:t>ε</w:t>
      </w:r>
      <w:r w:rsidR="00AA294A">
        <w:t xml:space="preserve"> by 0.6. Random baseline slopes (m) were seeded into the modeled data using a </w:t>
      </w:r>
      <w:r w:rsidR="00FA1DDA">
        <w:t>G</w:t>
      </w:r>
      <w:r w:rsidR="00AA294A">
        <w:t xml:space="preserve">aussian distribution with the </w:t>
      </w:r>
      <w:proofErr w:type="spellStart"/>
      <w:r w:rsidR="00AA294A" w:rsidRPr="00FA1DDA">
        <w:rPr>
          <w:i/>
          <w:iCs/>
        </w:rPr>
        <w:t>rnorm</w:t>
      </w:r>
      <w:proofErr w:type="spellEnd"/>
      <w:r w:rsidR="00AA294A">
        <w:t xml:space="preserve"> function in base R, with a mean of 0.00111 and a standard deviation of 0.00078. </w:t>
      </w:r>
      <w:r w:rsidR="00412C50">
        <w:t xml:space="preserve">This mean and standard deviation was calculated from an ensemble of 9 fits to real data. </w:t>
      </w:r>
      <w:r w:rsidR="00AA294A">
        <w:t>The intercept (b) was generated for each baseline using equation 2</w:t>
      </w:r>
      <w:r w:rsidR="00FA1DDA">
        <w:t>3</w:t>
      </w:r>
      <w:r w:rsidR="00AA294A">
        <w:t>.</w:t>
      </w:r>
    </w:p>
    <w:p w14:paraId="5F92C897" w14:textId="73EF6AE9"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t>
          </m:r>
          <m:r>
            <m:rPr>
              <m:sty m:val="p"/>
            </m:rPr>
            <w:rPr>
              <w:rFonts w:ascii="Cambria Math" w:hAnsi="Cambria Math"/>
            </w:rPr>
            <m:t>*</m:t>
          </m:r>
          <m:r>
            <m:rPr>
              <m:sty m:val="p"/>
            </m:rPr>
            <w:rPr>
              <w:rFonts w:ascii="Cambria Math" w:hAnsi="Cambria Math"/>
            </w:rPr>
            <m:t>m</m:t>
          </m:r>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23</m:t>
          </m:r>
          <m:r>
            <m:rPr>
              <m:sty m:val="p"/>
            </m:rPr>
            <w:rPr>
              <w:rFonts w:ascii="Cambria Math" w:hAnsi="Cambria Math"/>
            </w:rPr>
            <m:t>)</m:t>
          </m:r>
        </m:oMath>
      </m:oMathPara>
    </w:p>
    <w:p w14:paraId="72E98210" w14:textId="596A9F51" w:rsidR="00412C50" w:rsidRDefault="00412C50" w:rsidP="00683CE2">
      <w:r>
        <w:t xml:space="preserve">Then, parameters were plugged into equation 7, using the </w:t>
      </w:r>
      <w:r>
        <w:t>ΔH°</w:t>
      </w:r>
      <w:r>
        <w:t xml:space="preserve"> and </w:t>
      </w:r>
      <w:r>
        <w:t>Δ</w:t>
      </w:r>
      <w:r>
        <w:t>S</w:t>
      </w:r>
      <w:r>
        <w:t>°</w:t>
      </w:r>
      <w:r>
        <w:t xml:space="preserve"> reported in the aforementioned papers to generate melting curves that span 5 to 95 °C with 0.5 </w:t>
      </w:r>
      <w:r>
        <w:t>°C</w:t>
      </w:r>
      <w:r>
        <w:t xml:space="preserve"> increments. Random absorbance scatter was seeded into the melting curves using the </w:t>
      </w:r>
      <w:proofErr w:type="spellStart"/>
      <w:r w:rsidRPr="00FA1DDA">
        <w:rPr>
          <w:i/>
          <w:iCs/>
        </w:rPr>
        <w:t>rnorm</w:t>
      </w:r>
      <w:proofErr w:type="spellEnd"/>
      <w:r>
        <w:t xml:space="preserve"> function with a mean of 0 and a standard deviation of 0.0005.</w:t>
      </w:r>
    </w:p>
    <w:p w14:paraId="6A6ED611" w14:textId="77777777" w:rsidR="00412C50" w:rsidRDefault="00412C50">
      <w:pPr>
        <w:widowControl/>
        <w:overflowPunct/>
        <w:textAlignment w:val="auto"/>
      </w:pPr>
      <w:r>
        <w:br w:type="page"/>
      </w:r>
    </w:p>
    <w:p w14:paraId="4675AEC2" w14:textId="2748FEE2" w:rsidR="007F74F4" w:rsidRPr="004F7167" w:rsidRDefault="004F7167" w:rsidP="004F7167">
      <w:pPr>
        <w:pStyle w:val="Heading1"/>
      </w:pPr>
      <w:bookmarkStart w:id="16" w:name="_Toc118105641"/>
      <w:r w:rsidRPr="004F7167">
        <w:lastRenderedPageBreak/>
        <w:t>Supplementary information figures</w:t>
      </w:r>
      <w:bookmarkEnd w:id="4"/>
      <w:bookmarkEnd w:id="5"/>
      <w:bookmarkEnd w:id="16"/>
    </w:p>
    <w:p w14:paraId="6E6062C7" w14:textId="455BE133" w:rsidR="007F74F4" w:rsidRPr="004F7167" w:rsidRDefault="00000000" w:rsidP="00F87767">
      <w:pPr>
        <w:jc w:val="both"/>
      </w:pPr>
      <w:r w:rsidRPr="004F7167">
        <w:rPr>
          <w:noProof/>
        </w:rPr>
        <w:drawing>
          <wp:anchor distT="0" distB="0" distL="0" distR="0" simplePos="0" relativeHeight="251658752" behindDoc="0" locked="0" layoutInCell="0" allowOverlap="1" wp14:anchorId="375E93F4" wp14:editId="425ECB7C">
            <wp:simplePos x="0" y="0"/>
            <wp:positionH relativeFrom="column">
              <wp:align>center</wp:align>
            </wp:positionH>
            <wp:positionV relativeFrom="paragraph">
              <wp:posOffset>635</wp:posOffset>
            </wp:positionV>
            <wp:extent cx="5943600" cy="46304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a:stretch>
                      <a:fillRect/>
                    </a:stretch>
                  </pic:blipFill>
                  <pic:spPr bwMode="auto">
                    <a:xfrm>
                      <a:off x="0" y="0"/>
                      <a:ext cx="5943600" cy="4630420"/>
                    </a:xfrm>
                    <a:prstGeom prst="rect">
                      <a:avLst/>
                    </a:prstGeom>
                  </pic:spPr>
                </pic:pic>
              </a:graphicData>
            </a:graphic>
          </wp:anchor>
        </w:drawing>
      </w:r>
      <w:bookmarkStart w:id="17" w:name="_Toc111794059"/>
      <w:bookmarkStart w:id="18" w:name="_Toc108513667"/>
      <w:bookmarkStart w:id="19" w:name="_Toc118105642"/>
      <w:r w:rsidRPr="004F7167">
        <w:rPr>
          <w:rStyle w:val="Heading2Char"/>
          <w:rFonts w:ascii="Arial" w:hAnsi="Arial" w:cs="Arial"/>
          <w:sz w:val="20"/>
          <w:szCs w:val="20"/>
        </w:rPr>
        <w:t>Figure S</w:t>
      </w:r>
      <w:proofErr w:type="gramStart"/>
      <w:r w:rsidRPr="004F7167">
        <w:rPr>
          <w:rStyle w:val="Heading2Char"/>
          <w:rFonts w:ascii="Arial" w:hAnsi="Arial" w:cs="Arial"/>
          <w:sz w:val="20"/>
          <w:szCs w:val="20"/>
        </w:rPr>
        <w:t>1</w:t>
      </w:r>
      <w:bookmarkEnd w:id="17"/>
      <w:bookmarkEnd w:id="18"/>
      <w:bookmarkEnd w:id="19"/>
      <w:r w:rsidRPr="004F7167">
        <w:t xml:space="preserve">  </w:t>
      </w:r>
      <w:proofErr w:type="spellStart"/>
      <w:r w:rsidRPr="004F7167">
        <w:t>Precanned</w:t>
      </w:r>
      <w:proofErr w:type="spellEnd"/>
      <w:proofErr w:type="gramEnd"/>
      <w:r w:rsidRPr="004F7167">
        <w:t xml:space="preserve"> figures and tables for assessing the quality of the results are written as PDF and comma separated value files</w:t>
      </w:r>
      <w:r w:rsidR="00B139A7">
        <w:t xml:space="preserve"> by </w:t>
      </w:r>
      <w:proofErr w:type="spellStart"/>
      <w:r w:rsidR="00B139A7" w:rsidRPr="00B139A7">
        <w:rPr>
          <w:i/>
          <w:iCs/>
        </w:rPr>
        <w:t>meltR.A</w:t>
      </w:r>
      <w:proofErr w:type="spellEnd"/>
      <w:r w:rsidRPr="004F7167">
        <w:t xml:space="preserve">, respectively. Black circles represent data points and red lines represent fits. </w:t>
      </w:r>
      <w:r w:rsidRPr="00C96309">
        <w:rPr>
          <w:b/>
          <w:bCs/>
        </w:rPr>
        <w:t>(A)</w:t>
      </w:r>
      <w:r w:rsidRPr="004F7167">
        <w:t xml:space="preserve"> Raw data fit using method 1. </w:t>
      </w:r>
      <w:r w:rsidRPr="00C96309">
        <w:rPr>
          <w:b/>
          <w:bCs/>
        </w:rPr>
        <w:t>(B)</w:t>
      </w:r>
      <w:r w:rsidRPr="004F7167">
        <w:t xml:space="preserve"> Normalized data fit using method 1. Data were normalized to calculate the </w:t>
      </w:r>
      <w:r w:rsidR="00C05C1E">
        <w:t>a</w:t>
      </w:r>
      <w:r w:rsidR="00C05C1E" w:rsidRPr="004F7167">
        <w:t>bsorptivity</w:t>
      </w:r>
      <w:r w:rsidRPr="004F7167">
        <w:t xml:space="preserve"> at each temperature by dividing the raw absorbance by </w:t>
      </w:r>
      <w:r w:rsidR="00C05C1E">
        <w:t>C</w:t>
      </w:r>
      <w:r w:rsidR="00C05C1E" w:rsidRPr="00C05C1E">
        <w:rPr>
          <w:vertAlign w:val="subscript"/>
        </w:rPr>
        <w:t>t</w:t>
      </w:r>
      <w:r w:rsidRPr="004F7167">
        <w:t xml:space="preserve"> and the pathlength of the cuvette. </w:t>
      </w:r>
      <w:r w:rsidRPr="00C96309">
        <w:rPr>
          <w:b/>
          <w:bCs/>
        </w:rPr>
        <w:t>(C)</w:t>
      </w:r>
      <w:r w:rsidRPr="004F7167">
        <w:t xml:space="preserve"> Table summarizing the individual fits for method 1. Sample is the sample identifier in the data. C</w:t>
      </w:r>
      <w:r w:rsidRPr="00C05C1E">
        <w:rPr>
          <w:vertAlign w:val="subscript"/>
        </w:rPr>
        <w:t>t</w:t>
      </w:r>
      <w:r w:rsidRPr="004F7167">
        <w:t xml:space="preserve"> is the total RNA strand concentration, Ct. H is the ΔH°, in kcal/mol. S is the ΔS° in </w:t>
      </w:r>
      <w:proofErr w:type="spellStart"/>
      <w:r w:rsidRPr="004F7167">
        <w:t>cal</w:t>
      </w:r>
      <w:proofErr w:type="spellEnd"/>
      <w:r w:rsidRPr="004F7167">
        <w:t>/mol/K. G is the ΔG°</w:t>
      </w:r>
      <w:r w:rsidRPr="00C05C1E">
        <w:rPr>
          <w:vertAlign w:val="subscript"/>
        </w:rPr>
        <w:t>37</w:t>
      </w:r>
      <w:r w:rsidRPr="004F7167">
        <w:t>, in kcal/mol. Tm is the T</w:t>
      </w:r>
      <w:r w:rsidRPr="00C05C1E">
        <w:rPr>
          <w:vertAlign w:val="subscript"/>
        </w:rPr>
        <w:t>m</w:t>
      </w:r>
      <w:r w:rsidR="00C05C1E">
        <w:t xml:space="preserve"> </w:t>
      </w:r>
      <w:r w:rsidRPr="004F7167">
        <w:t xml:space="preserve">of the curve in °C. </w:t>
      </w:r>
      <w:r w:rsidRPr="00C96309">
        <w:rPr>
          <w:b/>
          <w:bCs/>
        </w:rPr>
        <w:t>(D)</w:t>
      </w:r>
      <w:r w:rsidRPr="004F7167">
        <w:t xml:space="preserve"> Plot of 1/Tm versus the natural log of the </w:t>
      </w:r>
      <w:proofErr w:type="gramStart"/>
      <w:r w:rsidRPr="004F7167">
        <w:t>C</w:t>
      </w:r>
      <w:r w:rsidRPr="00C05C1E">
        <w:rPr>
          <w:vertAlign w:val="subscript"/>
        </w:rPr>
        <w:t>t</w:t>
      </w:r>
      <w:r w:rsidRPr="004F7167">
        <w:t xml:space="preserve"> ,</w:t>
      </w:r>
      <w:proofErr w:type="gramEnd"/>
      <w:r w:rsidRPr="004F7167">
        <w:t xml:space="preserve"> used to determine folding energies for method 2. </w:t>
      </w:r>
      <w:r w:rsidRPr="00C96309">
        <w:rPr>
          <w:b/>
          <w:bCs/>
        </w:rPr>
        <w:t>(E)</w:t>
      </w:r>
      <w:r w:rsidRPr="004F7167">
        <w:t xml:space="preserve"> Raw data fit using method 3, </w:t>
      </w:r>
      <w:r w:rsidR="00C05C1E">
        <w:t>global fitting</w:t>
      </w:r>
      <w:r w:rsidRPr="004F7167">
        <w:t xml:space="preserve">. </w:t>
      </w:r>
      <w:r w:rsidRPr="00C96309">
        <w:rPr>
          <w:b/>
          <w:bCs/>
        </w:rPr>
        <w:t>(F)</w:t>
      </w:r>
      <w:r w:rsidRPr="004F7167">
        <w:t xml:space="preserve"> Normalized data fit using method 3. Data were normalized as described in A. </w:t>
      </w:r>
      <w:r w:rsidRPr="00C96309">
        <w:rPr>
          <w:b/>
          <w:bCs/>
        </w:rPr>
        <w:t>(G)</w:t>
      </w:r>
      <w:r w:rsidRPr="004F7167">
        <w:t xml:space="preserve"> Table summarizing results from the three methods</w:t>
      </w:r>
      <w:r w:rsidR="001F6DB8">
        <w:t xml:space="preserve"> labeled as</w:t>
      </w:r>
      <w:r w:rsidRPr="004F7167">
        <w:t xml:space="preserve"> in A. SE stands for the standard error, which is calculated from the regression models and represent the precision of the parameter given the data.</w:t>
      </w:r>
      <w:r w:rsidRPr="004F7167">
        <w:br w:type="page"/>
      </w:r>
    </w:p>
    <w:p w14:paraId="02BA52CD" w14:textId="77777777" w:rsidR="007F74F4" w:rsidRPr="004F7167" w:rsidRDefault="00000000" w:rsidP="00C96309">
      <w:pPr>
        <w:jc w:val="center"/>
      </w:pPr>
      <w:r w:rsidRPr="004F7167">
        <w:rPr>
          <w:noProof/>
        </w:rPr>
        <w:lastRenderedPageBreak/>
        <w:drawing>
          <wp:inline distT="0" distB="0" distL="0" distR="0" wp14:anchorId="49B137B4" wp14:editId="2EB2BE32">
            <wp:extent cx="3256915" cy="4069715"/>
            <wp:effectExtent l="0" t="0" r="0" b="0"/>
            <wp:docPr id="2"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
                    <pic:cNvPicPr>
                      <a:picLocks noChangeAspect="1" noChangeArrowheads="1"/>
                    </pic:cNvPicPr>
                  </pic:nvPicPr>
                  <pic:blipFill>
                    <a:blip r:embed="rId11"/>
                    <a:stretch>
                      <a:fillRect/>
                    </a:stretch>
                  </pic:blipFill>
                  <pic:spPr bwMode="auto">
                    <a:xfrm>
                      <a:off x="0" y="0"/>
                      <a:ext cx="3256915" cy="4069715"/>
                    </a:xfrm>
                    <a:prstGeom prst="rect">
                      <a:avLst/>
                    </a:prstGeom>
                  </pic:spPr>
                </pic:pic>
              </a:graphicData>
            </a:graphic>
          </wp:inline>
        </w:drawing>
      </w:r>
    </w:p>
    <w:p w14:paraId="4107222B" w14:textId="6060D6D6" w:rsidR="007F74F4" w:rsidRPr="004F7167" w:rsidRDefault="00000000" w:rsidP="00C96309">
      <w:pPr>
        <w:jc w:val="both"/>
      </w:pPr>
      <w:bookmarkStart w:id="20" w:name="_Toc118105643"/>
      <w:r w:rsidRPr="009F54F4">
        <w:rPr>
          <w:rStyle w:val="Heading2Char"/>
          <w:rFonts w:ascii="Arial" w:hAnsi="Arial" w:cs="Arial"/>
          <w:sz w:val="20"/>
          <w:szCs w:val="20"/>
        </w:rPr>
        <w:t>Figure S</w:t>
      </w:r>
      <w:proofErr w:type="gramStart"/>
      <w:r w:rsidRPr="009F54F4">
        <w:rPr>
          <w:rStyle w:val="Heading2Char"/>
          <w:rFonts w:ascii="Arial" w:hAnsi="Arial" w:cs="Arial"/>
          <w:sz w:val="20"/>
          <w:szCs w:val="20"/>
        </w:rPr>
        <w:t>2</w:t>
      </w:r>
      <w:bookmarkEnd w:id="20"/>
      <w:r w:rsidRPr="004F7167">
        <w:t xml:space="preserve">  One</w:t>
      </w:r>
      <w:proofErr w:type="gramEnd"/>
      <w:r w:rsidRPr="004F7167">
        <w:t>-thousand randomly generated baseline</w:t>
      </w:r>
      <w:r w:rsidR="001F6DB8">
        <w:t xml:space="preserve"> combinations</w:t>
      </w:r>
      <w:r w:rsidRPr="004F7167">
        <w:t xml:space="preserve"> provides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w:t>
      </w:r>
      <w:proofErr w:type="spellStart"/>
      <w:r w:rsidR="001F6DB8">
        <w:t>BLTrimmer</w:t>
      </w:r>
      <w:proofErr w:type="spellEnd"/>
      <w:r w:rsidR="001F6DB8">
        <w:t xml:space="preserve"> as a function of the number of baseline combinations tested in each run. </w:t>
      </w:r>
      <w:r w:rsidR="001F6DB8">
        <w:rPr>
          <w:b/>
          <w:bCs/>
        </w:rPr>
        <w:t>(B-E)</w:t>
      </w:r>
      <w:r w:rsidR="001F6DB8">
        <w:t xml:space="preserve"> Convergence of thermodynamic parameters as a function of the number of baseline combinations tested in a </w:t>
      </w:r>
      <w:proofErr w:type="spellStart"/>
      <w:r w:rsidR="001F6DB8">
        <w:t>BLTrimmer</w:t>
      </w:r>
      <w:proofErr w:type="spellEnd"/>
      <w:r w:rsidR="001F6DB8">
        <w:t xml:space="preserve"> run. Points represent the mean value and error bars represent 95% confidence intervals.</w:t>
      </w:r>
      <w:r w:rsidRPr="004F7167">
        <w:br w:type="page"/>
      </w:r>
    </w:p>
    <w:p w14:paraId="49B69F18" w14:textId="77777777" w:rsidR="007F74F4" w:rsidRPr="004F7167" w:rsidRDefault="007F74F4" w:rsidP="004F7167"/>
    <w:p w14:paraId="7E023388" w14:textId="77777777" w:rsidR="007F74F4" w:rsidRPr="004F7167" w:rsidRDefault="00000000" w:rsidP="004F7167">
      <w:r w:rsidRPr="004F7167">
        <w:rPr>
          <w:noProof/>
        </w:rPr>
        <w:drawing>
          <wp:inline distT="0" distB="0" distL="0" distR="0" wp14:anchorId="1A375AC9" wp14:editId="58A28398">
            <wp:extent cx="5943600" cy="39281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2"/>
                    <a:stretch>
                      <a:fillRect/>
                    </a:stretch>
                  </pic:blipFill>
                  <pic:spPr bwMode="auto">
                    <a:xfrm>
                      <a:off x="0" y="0"/>
                      <a:ext cx="5943600" cy="3928110"/>
                    </a:xfrm>
                    <a:prstGeom prst="rect">
                      <a:avLst/>
                    </a:prstGeom>
                  </pic:spPr>
                </pic:pic>
              </a:graphicData>
            </a:graphic>
          </wp:inline>
        </w:drawing>
      </w:r>
    </w:p>
    <w:p w14:paraId="357FE41D" w14:textId="31A56B2F" w:rsidR="007F74F4" w:rsidRPr="004F7167" w:rsidRDefault="00000000" w:rsidP="00C96309">
      <w:pPr>
        <w:jc w:val="both"/>
      </w:pPr>
      <w:bookmarkStart w:id="21" w:name="_Toc111794060"/>
      <w:bookmarkStart w:id="22" w:name="_Toc108513668"/>
      <w:bookmarkStart w:id="23" w:name="_Toc118105644"/>
      <w:r w:rsidRPr="009F54F4">
        <w:rPr>
          <w:rStyle w:val="Heading2Char"/>
          <w:rFonts w:ascii="Arial" w:hAnsi="Arial" w:cs="Arial"/>
          <w:sz w:val="20"/>
          <w:szCs w:val="20"/>
        </w:rPr>
        <w:t xml:space="preserve">Figure </w:t>
      </w:r>
      <w:bookmarkEnd w:id="21"/>
      <w:bookmarkEnd w:id="22"/>
      <w:r w:rsidRPr="009F54F4">
        <w:rPr>
          <w:rStyle w:val="Heading2Char"/>
          <w:rFonts w:ascii="Arial" w:hAnsi="Arial" w:cs="Arial"/>
          <w:sz w:val="20"/>
          <w:szCs w:val="20"/>
        </w:rPr>
        <w:t>S</w:t>
      </w:r>
      <w:proofErr w:type="gramStart"/>
      <w:r w:rsidRPr="009F54F4">
        <w:rPr>
          <w:rStyle w:val="Heading2Char"/>
          <w:rFonts w:ascii="Arial" w:hAnsi="Arial" w:cs="Arial"/>
          <w:sz w:val="20"/>
          <w:szCs w:val="20"/>
        </w:rPr>
        <w:t>3</w:t>
      </w:r>
      <w:bookmarkEnd w:id="23"/>
      <w:r w:rsidRPr="004F7167">
        <w:t xml:space="preserve">  </w:t>
      </w:r>
      <w:proofErr w:type="spellStart"/>
      <w:r w:rsidRPr="004F7167">
        <w:t>Precanned</w:t>
      </w:r>
      <w:proofErr w:type="spellEnd"/>
      <w:proofErr w:type="gramEnd"/>
      <w:r w:rsidRPr="004F7167">
        <w:t xml:space="preserve"> </w:t>
      </w:r>
      <w:proofErr w:type="spellStart"/>
      <w:r w:rsidRPr="004F7167">
        <w:t>BLtrimmer</w:t>
      </w:r>
      <w:proofErr w:type="spellEnd"/>
      <w:r w:rsidRPr="004F7167">
        <w:t xml:space="preserve"> outputs for assessing the quality of the results are written as a PDF file. Blue lines and points represent the 25% of baseline combinations that produce parameters that exhibit the best internal consistency across the data set. Each point comes from fitting a combination of baselines with method 1 or 2. </w:t>
      </w:r>
      <w:r w:rsidRPr="00567975">
        <w:rPr>
          <w:b/>
          <w:bCs/>
        </w:rPr>
        <w:t>(A)</w:t>
      </w:r>
      <w:r w:rsidRPr="004F7167">
        <w:t xml:space="preserve"> Distribution of the standard deviation of ΔH° values, determined by fitting </w:t>
      </w:r>
      <w:r w:rsidR="00567975">
        <w:t>100 baseline combinations with method 1</w:t>
      </w:r>
      <w:r w:rsidRPr="004F7167">
        <w:t>. Low standard deviation indicate</w:t>
      </w:r>
      <w:r w:rsidR="00567975">
        <w:t>s</w:t>
      </w:r>
      <w:r w:rsidRPr="004F7167">
        <w:t xml:space="preserve"> that the baseline combination exhibits high agreement</w:t>
      </w:r>
      <w:r w:rsidR="00567975" w:rsidRPr="00567975">
        <w:t xml:space="preserve"> </w:t>
      </w:r>
      <w:r w:rsidR="00567975" w:rsidRPr="004F7167">
        <w:t>ΔH°</w:t>
      </w:r>
      <w:r w:rsidR="00567975">
        <w:t xml:space="preserve"> </w:t>
      </w:r>
      <w:r w:rsidRPr="004F7167">
        <w:t xml:space="preserve">calculated using method 1. </w:t>
      </w:r>
      <w:r w:rsidRPr="00567975">
        <w:rPr>
          <w:b/>
          <w:bCs/>
        </w:rPr>
        <w:t>(B)</w:t>
      </w:r>
      <w:r w:rsidRPr="004F7167">
        <w:t xml:space="preserve"> Distribution of ΔH° agreement between method 1 and method 2</w:t>
      </w:r>
      <w:r w:rsidR="00567975">
        <w:t xml:space="preserve"> </w:t>
      </w:r>
      <w:r w:rsidRPr="004F7167">
        <w:t xml:space="preserve">determined by fitting </w:t>
      </w:r>
      <w:r w:rsidR="00567975">
        <w:t xml:space="preserve">100 baseline </w:t>
      </w:r>
      <w:r w:rsidRPr="004F7167">
        <w:t xml:space="preserve">combination. Low difference indicates that </w:t>
      </w:r>
      <w:r w:rsidR="00567975">
        <w:t>a</w:t>
      </w:r>
      <w:r w:rsidRPr="004F7167">
        <w:t xml:space="preserve"> baseline combination exhibits high agreement in ΔH° values calculated using method</w:t>
      </w:r>
      <w:r w:rsidR="00567975">
        <w:t>s</w:t>
      </w:r>
      <w:r w:rsidRPr="004F7167">
        <w:t xml:space="preserve"> 1 and 2. (C) </w:t>
      </w:r>
      <w:r w:rsidR="00567975">
        <w:t>Ranked</w:t>
      </w:r>
      <w:r w:rsidRPr="004F7167">
        <w:t xml:space="preserve"> standard deviation of ΔH° values in the method 1 fit versus the</w:t>
      </w:r>
      <w:r w:rsidR="00E63B72">
        <w:t xml:space="preserve"> ranked</w:t>
      </w:r>
      <w:r w:rsidRPr="004F7167">
        <w:t xml:space="preserve"> difference between ΔH° values </w:t>
      </w:r>
      <w:r w:rsidR="00E63B72">
        <w:t>from</w:t>
      </w:r>
      <w:r w:rsidRPr="004F7167">
        <w:t xml:space="preserve"> method 1 and 2, for each </w:t>
      </w:r>
      <w:r w:rsidR="00E63B72">
        <w:t xml:space="preserve">100 </w:t>
      </w:r>
      <w:r w:rsidRPr="004F7167">
        <w:t>baseline combination</w:t>
      </w:r>
      <w:r w:rsidR="00E63B72">
        <w:t>s</w:t>
      </w:r>
      <w:r w:rsidRPr="004F7167">
        <w:t xml:space="preserve">. Error distance, which is used to identify the 25% of baseline combinations that produce parameters that exhibit the best internal consistency, is the Pythagorean distance between a point and the origin of the plot. </w:t>
      </w:r>
      <w:r w:rsidRPr="00207A9E">
        <w:rPr>
          <w:b/>
          <w:bCs/>
        </w:rPr>
        <w:t>(D)</w:t>
      </w:r>
      <w:r w:rsidRPr="004F7167">
        <w:t xml:space="preserve"> The average </w:t>
      </w:r>
      <w:r w:rsidR="00207A9E" w:rsidRPr="004F7167">
        <w:t>ΔH°</w:t>
      </w:r>
      <w:r w:rsidRPr="004F7167">
        <w:t xml:space="preserve"> produced by method 1 versus the standard deviation of ΔH° values produced by method 1 for each baseline combination. </w:t>
      </w:r>
      <w:r w:rsidRPr="00207A9E">
        <w:rPr>
          <w:b/>
          <w:bCs/>
        </w:rPr>
        <w:t>(E)</w:t>
      </w:r>
      <w:r w:rsidRPr="004F7167">
        <w:t xml:space="preserve"> The average </w:t>
      </w:r>
      <w:r w:rsidR="00207A9E" w:rsidRPr="004F7167">
        <w:t>ΔH°</w:t>
      </w:r>
      <w:r w:rsidRPr="004F7167">
        <w:t xml:space="preserve"> produced by method 1 (Black) or the </w:t>
      </w:r>
      <w:r w:rsidR="00207A9E" w:rsidRPr="004F7167">
        <w:t>ΔH°</w:t>
      </w:r>
      <w:r w:rsidRPr="004F7167">
        <w:t xml:space="preserve"> produced by method 2</w:t>
      </w:r>
      <w:r w:rsidR="00207A9E">
        <w:t>,</w:t>
      </w:r>
      <w:r w:rsidRPr="004F7167">
        <w:t xml:space="preserve"> versus the ΔH° </w:t>
      </w:r>
      <w:r w:rsidR="00207A9E">
        <w:t xml:space="preserve">agreement </w:t>
      </w:r>
      <w:r w:rsidRPr="004F7167">
        <w:t xml:space="preserve">between methods 1 and 2, for </w:t>
      </w:r>
      <w:r w:rsidR="00207A9E">
        <w:t>100</w:t>
      </w:r>
      <w:r w:rsidRPr="004F7167">
        <w:t xml:space="preserve"> baseline combination</w:t>
      </w:r>
      <w:r w:rsidR="00207A9E">
        <w:t>s</w:t>
      </w:r>
      <w:r w:rsidRPr="004F7167">
        <w:t xml:space="preserve">. </w:t>
      </w:r>
      <w:r w:rsidRPr="00207A9E">
        <w:rPr>
          <w:b/>
          <w:bCs/>
        </w:rPr>
        <w:t>(F)</w:t>
      </w:r>
      <w:r w:rsidRPr="004F7167">
        <w:t xml:space="preserve"> The standard deviation of ΔH° values produced by method 1 versus ΔH°</w:t>
      </w:r>
      <w:r w:rsidR="00207A9E">
        <w:t xml:space="preserve"> agreement</w:t>
      </w:r>
      <w:r w:rsidRPr="004F7167">
        <w:t xml:space="preserve"> between methods 1 and 2.</w:t>
      </w:r>
    </w:p>
    <w:p w14:paraId="065F022F" w14:textId="77777777" w:rsidR="007F74F4" w:rsidRPr="004F7167" w:rsidRDefault="00000000" w:rsidP="00C96309">
      <w:pPr>
        <w:jc w:val="center"/>
      </w:pPr>
      <w:r w:rsidRPr="004F7167">
        <w:rPr>
          <w:noProof/>
        </w:rPr>
        <w:lastRenderedPageBreak/>
        <w:drawing>
          <wp:inline distT="0" distB="0" distL="0" distR="0" wp14:anchorId="6D9F4F5C" wp14:editId="13B460E7">
            <wp:extent cx="4187825" cy="6500495"/>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3"/>
                    <a:stretch>
                      <a:fillRect/>
                    </a:stretch>
                  </pic:blipFill>
                  <pic:spPr bwMode="auto">
                    <a:xfrm>
                      <a:off x="0" y="0"/>
                      <a:ext cx="4187825" cy="6500495"/>
                    </a:xfrm>
                    <a:prstGeom prst="rect">
                      <a:avLst/>
                    </a:prstGeom>
                  </pic:spPr>
                </pic:pic>
              </a:graphicData>
            </a:graphic>
          </wp:inline>
        </w:drawing>
      </w:r>
    </w:p>
    <w:p w14:paraId="616AA1EF" w14:textId="58CD106B" w:rsidR="007F74F4" w:rsidRDefault="00000000" w:rsidP="00C96309">
      <w:pPr>
        <w:jc w:val="both"/>
      </w:pPr>
      <w:bookmarkStart w:id="24" w:name="_Toc1117940601"/>
      <w:bookmarkStart w:id="25" w:name="_Toc1085136681"/>
      <w:bookmarkStart w:id="26" w:name="_Toc118105645"/>
      <w:r w:rsidRPr="009F54F4">
        <w:rPr>
          <w:rStyle w:val="Heading2Char"/>
          <w:rFonts w:ascii="Arial" w:hAnsi="Arial" w:cs="Arial"/>
          <w:sz w:val="20"/>
          <w:szCs w:val="20"/>
        </w:rPr>
        <w:t>Figure S</w:t>
      </w:r>
      <w:bookmarkEnd w:id="24"/>
      <w:bookmarkEnd w:id="25"/>
      <w:proofErr w:type="gramStart"/>
      <w:r w:rsidRPr="009F54F4">
        <w:rPr>
          <w:rStyle w:val="Heading2Char"/>
          <w:rFonts w:ascii="Arial" w:hAnsi="Arial" w:cs="Arial"/>
          <w:sz w:val="20"/>
          <w:szCs w:val="20"/>
        </w:rPr>
        <w:t>4</w:t>
      </w:r>
      <w:bookmarkEnd w:id="26"/>
      <w:r w:rsidRPr="004F7167">
        <w:t xml:space="preserve">  </w:t>
      </w:r>
      <w:proofErr w:type="spellStart"/>
      <w:r w:rsidRPr="00344812">
        <w:rPr>
          <w:i/>
          <w:iCs/>
        </w:rPr>
        <w:t>MeltR</w:t>
      </w:r>
      <w:proofErr w:type="spellEnd"/>
      <w:proofErr w:type="gramEnd"/>
      <w:r w:rsidRPr="004F7167">
        <w:t xml:space="preserve"> accurately fits modeled data with no user intervention. </w:t>
      </w:r>
      <w:r w:rsidRPr="00344812">
        <w:rPr>
          <w:b/>
          <w:bCs/>
        </w:rPr>
        <w:t>(A)</w:t>
      </w:r>
      <w:r w:rsidRPr="004F7167">
        <w:t xml:space="preserve"> ΔH° determined using </w:t>
      </w:r>
      <w:proofErr w:type="spellStart"/>
      <w:r w:rsidRPr="00344812">
        <w:rPr>
          <w:i/>
          <w:iCs/>
        </w:rPr>
        <w:t>meltR.A</w:t>
      </w:r>
      <w:proofErr w:type="spellEnd"/>
      <w:r w:rsidRPr="004F7167">
        <w:t xml:space="preserve"> followed by the </w:t>
      </w:r>
      <w:proofErr w:type="spellStart"/>
      <w:r w:rsidRPr="00344812">
        <w:rPr>
          <w:i/>
          <w:iCs/>
        </w:rPr>
        <w:t>BLtrimmer</w:t>
      </w:r>
      <w:proofErr w:type="spellEnd"/>
      <w:r w:rsidRPr="004F7167">
        <w:t xml:space="preserve"> to fit modeled data, versus the known ΔH°. Vertical error bars represent 95% confidence intervals. </w:t>
      </w:r>
      <w:r w:rsidRPr="00344812">
        <w:rPr>
          <w:b/>
          <w:bCs/>
        </w:rPr>
        <w:t>(B)</w:t>
      </w:r>
      <w:r w:rsidRPr="004F7167">
        <w:t xml:space="preserve"> ΔS° determined using </w:t>
      </w:r>
      <w:proofErr w:type="spellStart"/>
      <w:r w:rsidRPr="00344812">
        <w:rPr>
          <w:i/>
          <w:iCs/>
        </w:rPr>
        <w:t>meltR.A</w:t>
      </w:r>
      <w:proofErr w:type="spellEnd"/>
      <w:r w:rsidRPr="004F7167">
        <w:t xml:space="preserve"> followed by the </w:t>
      </w:r>
      <w:proofErr w:type="spellStart"/>
      <w:r w:rsidRPr="00344812">
        <w:rPr>
          <w:i/>
          <w:iCs/>
        </w:rPr>
        <w:t>BLtrimmer</w:t>
      </w:r>
      <w:proofErr w:type="spellEnd"/>
      <w:r w:rsidRPr="004F7167">
        <w:t xml:space="preserve"> to fit modeled data, versus the known ΔH°. Error bars are the same as A. </w:t>
      </w:r>
      <w:r w:rsidRPr="00344812">
        <w:rPr>
          <w:b/>
          <w:bCs/>
        </w:rPr>
        <w:t>(C)</w:t>
      </w:r>
      <w:r w:rsidRPr="004F7167">
        <w:t xml:space="preserve"> ΔG°</w:t>
      </w:r>
      <w:r w:rsidRPr="00344812">
        <w:rPr>
          <w:vertAlign w:val="subscript"/>
        </w:rPr>
        <w:t>37</w:t>
      </w:r>
      <w:r w:rsidRPr="004F7167">
        <w:t xml:space="preserve"> determined using </w:t>
      </w:r>
      <w:proofErr w:type="spellStart"/>
      <w:r w:rsidRPr="00344812">
        <w:rPr>
          <w:i/>
          <w:iCs/>
        </w:rPr>
        <w:t>meltR.A</w:t>
      </w:r>
      <w:proofErr w:type="spellEnd"/>
      <w:r w:rsidRPr="004F7167">
        <w:t xml:space="preserve"> followed by the </w:t>
      </w:r>
      <w:proofErr w:type="spellStart"/>
      <w:r w:rsidRPr="00344812">
        <w:rPr>
          <w:i/>
          <w:iCs/>
        </w:rPr>
        <w:t>BLtrimmer</w:t>
      </w:r>
      <w:proofErr w:type="spellEnd"/>
      <w:r w:rsidRPr="004F7167">
        <w:t xml:space="preserve"> to fit modeled data, versus the known ΔH°. Error bars are the same as A. </w:t>
      </w:r>
      <w:r w:rsidRPr="00344812">
        <w:rPr>
          <w:b/>
          <w:bCs/>
        </w:rPr>
        <w:t>(D)</w:t>
      </w:r>
      <w:r w:rsidRPr="004F7167">
        <w:t xml:space="preserve"> T</w:t>
      </w:r>
      <w:r w:rsidRPr="00DB622D">
        <w:rPr>
          <w:vertAlign w:val="subscript"/>
        </w:rPr>
        <w:t>m</w:t>
      </w:r>
      <w:r w:rsidRPr="004F7167">
        <w:t xml:space="preserve"> at 0.1 mM determined using </w:t>
      </w:r>
      <w:proofErr w:type="spellStart"/>
      <w:r w:rsidRPr="00DB622D">
        <w:rPr>
          <w:i/>
          <w:iCs/>
        </w:rPr>
        <w:t>meltR.A</w:t>
      </w:r>
      <w:proofErr w:type="spellEnd"/>
      <w:r w:rsidRPr="004F7167">
        <w:t xml:space="preserve"> followed by the </w:t>
      </w:r>
      <w:proofErr w:type="spellStart"/>
      <w:r w:rsidRPr="00DB622D">
        <w:rPr>
          <w:i/>
          <w:iCs/>
        </w:rPr>
        <w:t>BLtrimmer</w:t>
      </w:r>
      <w:proofErr w:type="spellEnd"/>
      <w:r w:rsidRPr="004F7167">
        <w:t xml:space="preserve"> to fit modeled data, versus the known ΔH°. Error bars are the same as A. </w:t>
      </w:r>
      <w:r w:rsidRPr="00DB622D">
        <w:rPr>
          <w:b/>
          <w:bCs/>
        </w:rPr>
        <w:t>(E)</w:t>
      </w:r>
      <w:r w:rsidRPr="004F7167">
        <w:t xml:space="preserve"> Agreement between </w:t>
      </w:r>
      <w:proofErr w:type="spellStart"/>
      <w:r w:rsidRPr="00DB622D">
        <w:rPr>
          <w:i/>
          <w:iCs/>
        </w:rPr>
        <w:t>MeltWin</w:t>
      </w:r>
      <w:proofErr w:type="spellEnd"/>
      <w:r w:rsidRPr="004F7167">
        <w:t xml:space="preserve"> and </w:t>
      </w:r>
      <w:proofErr w:type="spellStart"/>
      <w:r w:rsidRPr="00DB622D">
        <w:rPr>
          <w:i/>
          <w:iCs/>
        </w:rPr>
        <w:t>MeltR</w:t>
      </w:r>
      <w:proofErr w:type="spellEnd"/>
      <w:r w:rsidRPr="004F7167">
        <w:t xml:space="preserve"> methods and the consensus nearest neighbor model.</w:t>
      </w:r>
      <w:bookmarkStart w:id="27" w:name="_Toc108513679"/>
      <w:bookmarkStart w:id="28" w:name="_Toc111794072"/>
      <w:bookmarkEnd w:id="27"/>
      <w:bookmarkEnd w:id="28"/>
      <w:r w:rsidR="00DB622D">
        <w:fldChar w:fldCharType="begin"/>
      </w:r>
      <w:r w:rsidR="00DB622D">
        <w:instrText xml:space="preserve"> ADDIN ZOTERO_ITEM CSL_CITATION {"citationID":"7HtXwBb1","properties":{"formattedCitation":"\\super 4,6\\nosupersub{}","plainCitation":"4,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DB622D">
        <w:rPr>
          <w:rFonts w:ascii="Cambria Math" w:hAnsi="Cambria Math" w:cs="Cambria Math"/>
        </w:rPr>
        <w:instrText>∼</w:instrText>
      </w:r>
      <w:r w:rsidR="00DB622D">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DB622D">
        <w:fldChar w:fldCharType="separate"/>
      </w:r>
      <w:r w:rsidR="00DB622D" w:rsidRPr="00DB622D">
        <w:rPr>
          <w:szCs w:val="24"/>
          <w:vertAlign w:val="superscript"/>
        </w:rPr>
        <w:t>4,6</w:t>
      </w:r>
      <w:r w:rsidR="00DB622D">
        <w:fldChar w:fldCharType="end"/>
      </w:r>
    </w:p>
    <w:p w14:paraId="05E369CB" w14:textId="261A7E43" w:rsidR="00344812" w:rsidRPr="004F7167" w:rsidRDefault="00344812" w:rsidP="00C96309">
      <w:pPr>
        <w:jc w:val="both"/>
        <w:sectPr w:rsidR="00344812" w:rsidRPr="004F7167">
          <w:footerReference w:type="default" r:id="rId14"/>
          <w:pgSz w:w="12240" w:h="15840"/>
          <w:pgMar w:top="777" w:right="1440" w:bottom="1440" w:left="1440" w:header="0" w:footer="720" w:gutter="0"/>
          <w:cols w:space="720"/>
          <w:formProt w:val="0"/>
          <w:docGrid w:linePitch="100" w:charSpace="8192"/>
        </w:sectPr>
      </w:pPr>
    </w:p>
    <w:p w14:paraId="005E4460" w14:textId="1C73EAD0" w:rsidR="007F74F4" w:rsidRPr="004F7167" w:rsidRDefault="00000000" w:rsidP="004F7167">
      <w:bookmarkStart w:id="29" w:name="_Toc108513680"/>
      <w:bookmarkStart w:id="30" w:name="_Toc111794073"/>
      <w:bookmarkStart w:id="31" w:name="_Toc118105646"/>
      <w:r w:rsidRPr="009F54F4">
        <w:rPr>
          <w:rStyle w:val="Heading2Char"/>
          <w:rFonts w:ascii="Arial" w:hAnsi="Arial" w:cs="Arial"/>
          <w:sz w:val="20"/>
          <w:szCs w:val="20"/>
        </w:rPr>
        <w:lastRenderedPageBreak/>
        <w:t xml:space="preserve">Table </w:t>
      </w:r>
      <w:bookmarkEnd w:id="29"/>
      <w:bookmarkEnd w:id="30"/>
      <w:r w:rsidR="009F54F4">
        <w:rPr>
          <w:rStyle w:val="Heading2Char"/>
          <w:rFonts w:ascii="Arial" w:hAnsi="Arial" w:cs="Arial"/>
          <w:sz w:val="20"/>
          <w:szCs w:val="20"/>
        </w:rPr>
        <w:t>S</w:t>
      </w:r>
      <w:proofErr w:type="gramStart"/>
      <w:r w:rsidRPr="009F54F4">
        <w:rPr>
          <w:rStyle w:val="Heading2Char"/>
          <w:rFonts w:ascii="Arial" w:hAnsi="Arial" w:cs="Arial"/>
          <w:sz w:val="20"/>
          <w:szCs w:val="20"/>
        </w:rPr>
        <w:t>1</w:t>
      </w:r>
      <w:bookmarkEnd w:id="31"/>
      <w:r w:rsidRPr="004F7167">
        <w:t xml:space="preserve">  Results</w:t>
      </w:r>
      <w:proofErr w:type="gramEnd"/>
      <w:r w:rsidRPr="004F7167">
        <w:t xml:space="preserve"> for fitting raw absorbance melting curves with </w:t>
      </w:r>
      <w:proofErr w:type="spellStart"/>
      <w:r w:rsidRPr="004F7167">
        <w:t>MeltR</w:t>
      </w:r>
      <w:proofErr w:type="spellEnd"/>
      <w:r w:rsidRPr="004F7167">
        <w:t xml:space="preserve"> and </w:t>
      </w:r>
      <w:proofErr w:type="spellStart"/>
      <w:r w:rsidRPr="004F7167">
        <w:t>MeltWin</w:t>
      </w:r>
      <w:proofErr w:type="spellEnd"/>
      <w:r w:rsidRPr="004F7167">
        <w:t>.</w:t>
      </w:r>
    </w:p>
    <w:tbl>
      <w:tblPr>
        <w:tblW w:w="14841" w:type="dxa"/>
        <w:jc w:val="center"/>
        <w:tblLayout w:type="fixed"/>
        <w:tblCellMar>
          <w:top w:w="55" w:type="dxa"/>
          <w:left w:w="55" w:type="dxa"/>
          <w:bottom w:w="55" w:type="dxa"/>
          <w:right w:w="55" w:type="dxa"/>
        </w:tblCellMar>
        <w:tblLook w:val="0000" w:firstRow="0" w:lastRow="0" w:firstColumn="0" w:lastColumn="0" w:noHBand="0" w:noVBand="0"/>
      </w:tblPr>
      <w:tblGrid>
        <w:gridCol w:w="1091"/>
        <w:gridCol w:w="720"/>
        <w:gridCol w:w="720"/>
        <w:gridCol w:w="720"/>
        <w:gridCol w:w="720"/>
        <w:gridCol w:w="720"/>
        <w:gridCol w:w="720"/>
        <w:gridCol w:w="720"/>
        <w:gridCol w:w="720"/>
        <w:gridCol w:w="720"/>
        <w:gridCol w:w="720"/>
        <w:gridCol w:w="720"/>
        <w:gridCol w:w="720"/>
        <w:gridCol w:w="720"/>
        <w:gridCol w:w="720"/>
        <w:gridCol w:w="720"/>
        <w:gridCol w:w="590"/>
        <w:gridCol w:w="590"/>
        <w:gridCol w:w="590"/>
        <w:gridCol w:w="590"/>
        <w:gridCol w:w="590"/>
      </w:tblGrid>
      <w:tr w:rsidR="007F74F4" w:rsidRPr="004F7167" w14:paraId="73510A05" w14:textId="77777777">
        <w:trPr>
          <w:trHeight w:val="256"/>
          <w:jc w:val="center"/>
        </w:trPr>
        <w:tc>
          <w:tcPr>
            <w:tcW w:w="1091" w:type="dxa"/>
            <w:tcBorders>
              <w:top w:val="single" w:sz="4" w:space="0" w:color="000000"/>
              <w:bottom w:val="single" w:sz="4" w:space="0" w:color="000000"/>
            </w:tcBorders>
            <w:vAlign w:val="center"/>
          </w:tcPr>
          <w:p w14:paraId="3B71D01F" w14:textId="77777777" w:rsidR="007F74F4" w:rsidRPr="004F7167" w:rsidRDefault="00000000" w:rsidP="004F7167">
            <w:r w:rsidRPr="004F7167">
              <w:t>Helix</w:t>
            </w:r>
          </w:p>
        </w:tc>
        <w:tc>
          <w:tcPr>
            <w:tcW w:w="720" w:type="dxa"/>
            <w:tcBorders>
              <w:top w:val="single" w:sz="4" w:space="0" w:color="000000"/>
              <w:left w:val="single" w:sz="4" w:space="0" w:color="000000"/>
              <w:bottom w:val="single" w:sz="4" w:space="0" w:color="000000"/>
            </w:tcBorders>
            <w:vAlign w:val="center"/>
          </w:tcPr>
          <w:p w14:paraId="184A066A" w14:textId="77777777" w:rsidR="007F74F4" w:rsidRPr="004F7167" w:rsidRDefault="00000000" w:rsidP="004F7167">
            <w:proofErr w:type="spellStart"/>
            <w:r w:rsidRPr="004F7167">
              <w:t>MeltR</w:t>
            </w:r>
            <w:proofErr w:type="spellEnd"/>
            <w:r w:rsidRPr="004F7167">
              <w:br/>
              <w:t>ΔH°</w:t>
            </w:r>
          </w:p>
          <w:p w14:paraId="6AE4C781" w14:textId="77777777" w:rsidR="007F74F4" w:rsidRPr="004F7167" w:rsidRDefault="00000000" w:rsidP="004F7167">
            <w:r w:rsidRPr="004F7167">
              <w:t>Method 1a</w:t>
            </w:r>
            <w:r w:rsidRPr="004F7167">
              <w:br/>
              <w:t>(kcal/mol)</w:t>
            </w:r>
          </w:p>
        </w:tc>
        <w:tc>
          <w:tcPr>
            <w:tcW w:w="720" w:type="dxa"/>
            <w:tcBorders>
              <w:top w:val="single" w:sz="4" w:space="0" w:color="000000"/>
              <w:bottom w:val="single" w:sz="4" w:space="0" w:color="000000"/>
            </w:tcBorders>
            <w:vAlign w:val="center"/>
          </w:tcPr>
          <w:p w14:paraId="65C68623" w14:textId="77777777" w:rsidR="007F74F4" w:rsidRPr="004F7167" w:rsidRDefault="00000000" w:rsidP="004F7167">
            <w:proofErr w:type="spellStart"/>
            <w:r w:rsidRPr="004F7167">
              <w:t>MeltR</w:t>
            </w:r>
            <w:proofErr w:type="spellEnd"/>
            <w:r w:rsidRPr="004F7167">
              <w:br/>
              <w:t>ΔH°</w:t>
            </w:r>
          </w:p>
          <w:p w14:paraId="0C14EAAC" w14:textId="77777777" w:rsidR="007F74F4" w:rsidRPr="004F7167" w:rsidRDefault="00000000" w:rsidP="004F7167">
            <w:r w:rsidRPr="004F7167">
              <w:t>Method 2b</w:t>
            </w:r>
            <w:r w:rsidRPr="004F7167">
              <w:br/>
              <w:t>(kcal/mol)</w:t>
            </w:r>
          </w:p>
        </w:tc>
        <w:tc>
          <w:tcPr>
            <w:tcW w:w="720" w:type="dxa"/>
            <w:tcBorders>
              <w:top w:val="single" w:sz="4" w:space="0" w:color="000000"/>
              <w:bottom w:val="single" w:sz="4" w:space="0" w:color="000000"/>
            </w:tcBorders>
            <w:vAlign w:val="center"/>
          </w:tcPr>
          <w:p w14:paraId="197B88ED" w14:textId="77777777" w:rsidR="007F74F4" w:rsidRPr="004F7167" w:rsidRDefault="00000000" w:rsidP="004F7167">
            <w:proofErr w:type="spellStart"/>
            <w:r w:rsidRPr="004F7167">
              <w:t>MeltR</w:t>
            </w:r>
            <w:proofErr w:type="spellEnd"/>
            <w:r w:rsidRPr="004F7167">
              <w:br/>
              <w:t>ΔH°</w:t>
            </w:r>
          </w:p>
          <w:p w14:paraId="3340A7AB" w14:textId="77777777" w:rsidR="007F74F4" w:rsidRPr="004F7167" w:rsidRDefault="00000000" w:rsidP="004F7167">
            <w:r w:rsidRPr="004F7167">
              <w:t>Method 3c</w:t>
            </w:r>
            <w:r w:rsidRPr="004F7167">
              <w:br/>
              <w:t>(kcal/mol)</w:t>
            </w:r>
          </w:p>
        </w:tc>
        <w:tc>
          <w:tcPr>
            <w:tcW w:w="720" w:type="dxa"/>
            <w:tcBorders>
              <w:top w:val="single" w:sz="4" w:space="0" w:color="000000"/>
              <w:bottom w:val="single" w:sz="4" w:space="0" w:color="000000"/>
            </w:tcBorders>
            <w:vAlign w:val="center"/>
          </w:tcPr>
          <w:p w14:paraId="526D0E1B"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3CC30A7C" w14:textId="77777777" w:rsidR="007F74F4" w:rsidRPr="004F7167" w:rsidRDefault="007F74F4" w:rsidP="004F7167"/>
        </w:tc>
        <w:tc>
          <w:tcPr>
            <w:tcW w:w="720" w:type="dxa"/>
            <w:tcBorders>
              <w:top w:val="single" w:sz="4" w:space="0" w:color="000000"/>
              <w:left w:val="single" w:sz="4" w:space="0" w:color="000000"/>
              <w:bottom w:val="single" w:sz="4" w:space="0" w:color="000000"/>
            </w:tcBorders>
            <w:vAlign w:val="center"/>
          </w:tcPr>
          <w:p w14:paraId="2176075F" w14:textId="77777777" w:rsidR="007F74F4" w:rsidRPr="004F7167" w:rsidRDefault="00000000" w:rsidP="004F7167">
            <w:proofErr w:type="spellStart"/>
            <w:r w:rsidRPr="004F7167">
              <w:t>MeltR</w:t>
            </w:r>
            <w:proofErr w:type="spellEnd"/>
            <w:r w:rsidRPr="004F7167">
              <w:br/>
              <w:t>ΔS°</w:t>
            </w:r>
          </w:p>
          <w:p w14:paraId="48059690" w14:textId="77777777" w:rsidR="007F74F4" w:rsidRPr="004F7167" w:rsidRDefault="00000000" w:rsidP="004F7167">
            <w:r w:rsidRPr="004F7167">
              <w:t>Method 1a</w:t>
            </w:r>
            <w:r w:rsidRPr="004F7167">
              <w:br/>
              <w:t>(</w:t>
            </w:r>
            <w:proofErr w:type="spellStart"/>
            <w:r w:rsidRPr="004F7167">
              <w:t>cal</w:t>
            </w:r>
            <w:proofErr w:type="spellEnd"/>
            <w:r w:rsidRPr="004F7167">
              <w:t>/mol/K)</w:t>
            </w:r>
          </w:p>
        </w:tc>
        <w:tc>
          <w:tcPr>
            <w:tcW w:w="720" w:type="dxa"/>
            <w:tcBorders>
              <w:top w:val="single" w:sz="4" w:space="0" w:color="000000"/>
              <w:bottom w:val="single" w:sz="4" w:space="0" w:color="000000"/>
            </w:tcBorders>
            <w:vAlign w:val="center"/>
          </w:tcPr>
          <w:p w14:paraId="196DDDFE" w14:textId="77777777" w:rsidR="007F74F4" w:rsidRPr="004F7167" w:rsidRDefault="00000000" w:rsidP="004F7167">
            <w:proofErr w:type="spellStart"/>
            <w:r w:rsidRPr="004F7167">
              <w:t>MeltR</w:t>
            </w:r>
            <w:proofErr w:type="spellEnd"/>
            <w:r w:rsidRPr="004F7167">
              <w:br/>
              <w:t>ΔS°</w:t>
            </w:r>
          </w:p>
          <w:p w14:paraId="26EA1E49" w14:textId="77777777" w:rsidR="007F74F4" w:rsidRPr="004F7167" w:rsidRDefault="00000000" w:rsidP="004F7167">
            <w:r w:rsidRPr="004F7167">
              <w:t>Method 2b</w:t>
            </w:r>
            <w:r w:rsidRPr="004F7167">
              <w:br/>
              <w:t>(</w:t>
            </w:r>
            <w:proofErr w:type="spellStart"/>
            <w:r w:rsidRPr="004F7167">
              <w:t>cal</w:t>
            </w:r>
            <w:proofErr w:type="spellEnd"/>
            <w:r w:rsidRPr="004F7167">
              <w:t>/mol/K)</w:t>
            </w:r>
          </w:p>
        </w:tc>
        <w:tc>
          <w:tcPr>
            <w:tcW w:w="720" w:type="dxa"/>
            <w:tcBorders>
              <w:top w:val="single" w:sz="4" w:space="0" w:color="000000"/>
              <w:bottom w:val="single" w:sz="4" w:space="0" w:color="000000"/>
            </w:tcBorders>
            <w:vAlign w:val="center"/>
          </w:tcPr>
          <w:p w14:paraId="7E989528" w14:textId="77777777" w:rsidR="007F74F4" w:rsidRPr="004F7167" w:rsidRDefault="00000000" w:rsidP="004F7167">
            <w:proofErr w:type="spellStart"/>
            <w:r w:rsidRPr="004F7167">
              <w:t>MeltR</w:t>
            </w:r>
            <w:proofErr w:type="spellEnd"/>
            <w:r w:rsidRPr="004F7167">
              <w:br/>
              <w:t>ΔS°</w:t>
            </w:r>
          </w:p>
          <w:p w14:paraId="3E9F1A0A" w14:textId="77777777" w:rsidR="007F74F4" w:rsidRPr="004F7167" w:rsidRDefault="00000000" w:rsidP="004F7167">
            <w:r w:rsidRPr="004F7167">
              <w:t>Method 3c</w:t>
            </w:r>
            <w:r w:rsidRPr="004F7167">
              <w:br/>
              <w:t>(</w:t>
            </w:r>
            <w:proofErr w:type="spellStart"/>
            <w:r w:rsidRPr="004F7167">
              <w:t>cal</w:t>
            </w:r>
            <w:proofErr w:type="spellEnd"/>
            <w:r w:rsidRPr="004F7167">
              <w:t>/mol/K)</w:t>
            </w:r>
          </w:p>
        </w:tc>
        <w:tc>
          <w:tcPr>
            <w:tcW w:w="720" w:type="dxa"/>
            <w:tcBorders>
              <w:top w:val="single" w:sz="4" w:space="0" w:color="000000"/>
              <w:bottom w:val="single" w:sz="4" w:space="0" w:color="000000"/>
            </w:tcBorders>
            <w:vAlign w:val="center"/>
          </w:tcPr>
          <w:p w14:paraId="78B6CADF"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1791B3AB" w14:textId="77777777" w:rsidR="007F74F4" w:rsidRPr="004F7167" w:rsidRDefault="007F74F4" w:rsidP="004F7167"/>
        </w:tc>
        <w:tc>
          <w:tcPr>
            <w:tcW w:w="720" w:type="dxa"/>
            <w:tcBorders>
              <w:top w:val="single" w:sz="4" w:space="0" w:color="000000"/>
              <w:bottom w:val="single" w:sz="4" w:space="0" w:color="000000"/>
            </w:tcBorders>
            <w:vAlign w:val="center"/>
          </w:tcPr>
          <w:p w14:paraId="4BA654E7" w14:textId="77777777" w:rsidR="007F74F4" w:rsidRPr="004F7167" w:rsidRDefault="00000000" w:rsidP="004F7167">
            <w:proofErr w:type="spellStart"/>
            <w:r w:rsidRPr="004F7167">
              <w:t>MeltR</w:t>
            </w:r>
            <w:proofErr w:type="spellEnd"/>
            <w:r w:rsidRPr="004F7167">
              <w:br/>
              <w:t>ΔG°37</w:t>
            </w:r>
          </w:p>
          <w:p w14:paraId="4713FB15" w14:textId="77777777" w:rsidR="007F74F4" w:rsidRPr="004F7167" w:rsidRDefault="00000000" w:rsidP="004F7167">
            <w:r w:rsidRPr="004F7167">
              <w:t>Method 1a</w:t>
            </w:r>
            <w:r w:rsidRPr="004F7167">
              <w:br/>
              <w:t>(kcal/mol)</w:t>
            </w:r>
          </w:p>
        </w:tc>
        <w:tc>
          <w:tcPr>
            <w:tcW w:w="720" w:type="dxa"/>
            <w:tcBorders>
              <w:top w:val="single" w:sz="4" w:space="0" w:color="000000"/>
              <w:bottom w:val="single" w:sz="4" w:space="0" w:color="000000"/>
            </w:tcBorders>
            <w:vAlign w:val="center"/>
          </w:tcPr>
          <w:p w14:paraId="6494344F" w14:textId="77777777" w:rsidR="007F74F4" w:rsidRPr="004F7167" w:rsidRDefault="00000000" w:rsidP="004F7167">
            <w:proofErr w:type="spellStart"/>
            <w:r w:rsidRPr="004F7167">
              <w:t>MeltR</w:t>
            </w:r>
            <w:proofErr w:type="spellEnd"/>
            <w:r w:rsidRPr="004F7167">
              <w:br/>
              <w:t>ΔG°37</w:t>
            </w:r>
          </w:p>
          <w:p w14:paraId="24A7B92E" w14:textId="77777777" w:rsidR="007F74F4" w:rsidRPr="004F7167" w:rsidRDefault="00000000" w:rsidP="004F7167">
            <w:r w:rsidRPr="004F7167">
              <w:t>Method 2b</w:t>
            </w:r>
            <w:r w:rsidRPr="004F7167">
              <w:br/>
              <w:t>(kcal/mol)</w:t>
            </w:r>
          </w:p>
        </w:tc>
        <w:tc>
          <w:tcPr>
            <w:tcW w:w="720" w:type="dxa"/>
            <w:tcBorders>
              <w:top w:val="single" w:sz="4" w:space="0" w:color="000000"/>
              <w:bottom w:val="single" w:sz="4" w:space="0" w:color="000000"/>
            </w:tcBorders>
            <w:vAlign w:val="center"/>
          </w:tcPr>
          <w:p w14:paraId="5177E490" w14:textId="77777777" w:rsidR="007F74F4" w:rsidRPr="004F7167" w:rsidRDefault="00000000" w:rsidP="004F7167">
            <w:proofErr w:type="spellStart"/>
            <w:r w:rsidRPr="004F7167">
              <w:t>MeltR</w:t>
            </w:r>
            <w:proofErr w:type="spellEnd"/>
            <w:r w:rsidRPr="004F7167">
              <w:br/>
              <w:t>ΔG°37</w:t>
            </w:r>
          </w:p>
          <w:p w14:paraId="7F8853C2" w14:textId="77777777" w:rsidR="007F74F4" w:rsidRPr="004F7167" w:rsidRDefault="00000000" w:rsidP="004F7167">
            <w:r w:rsidRPr="004F7167">
              <w:t>Method 3c</w:t>
            </w:r>
            <w:r w:rsidRPr="004F7167">
              <w:br/>
              <w:t>(kcal/mol)</w:t>
            </w:r>
          </w:p>
        </w:tc>
        <w:tc>
          <w:tcPr>
            <w:tcW w:w="720" w:type="dxa"/>
            <w:tcBorders>
              <w:top w:val="single" w:sz="4" w:space="0" w:color="000000"/>
              <w:bottom w:val="single" w:sz="4" w:space="0" w:color="000000"/>
            </w:tcBorders>
            <w:vAlign w:val="center"/>
          </w:tcPr>
          <w:p w14:paraId="2C022573"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69637CE0" w14:textId="77777777" w:rsidR="007F74F4" w:rsidRPr="004F7167" w:rsidRDefault="007F74F4" w:rsidP="004F7167"/>
        </w:tc>
        <w:tc>
          <w:tcPr>
            <w:tcW w:w="590" w:type="dxa"/>
            <w:tcBorders>
              <w:top w:val="single" w:sz="4" w:space="0" w:color="000000"/>
              <w:bottom w:val="single" w:sz="4" w:space="0" w:color="000000"/>
            </w:tcBorders>
            <w:vAlign w:val="center"/>
          </w:tcPr>
          <w:p w14:paraId="28BA7DE2" w14:textId="77777777" w:rsidR="007F74F4" w:rsidRPr="004F7167" w:rsidRDefault="00000000" w:rsidP="004F7167">
            <w:proofErr w:type="spellStart"/>
            <w:r w:rsidRPr="004F7167">
              <w:t>MeltR</w:t>
            </w:r>
            <w:proofErr w:type="spellEnd"/>
            <w:r w:rsidRPr="004F7167">
              <w:br/>
            </w:r>
            <w:proofErr w:type="spellStart"/>
            <w:r w:rsidRPr="004F7167">
              <w:t>Tmd</w:t>
            </w:r>
            <w:proofErr w:type="spellEnd"/>
          </w:p>
          <w:p w14:paraId="157C1F25" w14:textId="77777777" w:rsidR="007F74F4" w:rsidRPr="004F7167" w:rsidRDefault="00000000" w:rsidP="004F7167">
            <w:r w:rsidRPr="004F7167">
              <w:t>Method 1a</w:t>
            </w:r>
            <w:r w:rsidRPr="004F7167">
              <w:br/>
              <w:t>(°C)</w:t>
            </w:r>
          </w:p>
        </w:tc>
        <w:tc>
          <w:tcPr>
            <w:tcW w:w="590" w:type="dxa"/>
            <w:tcBorders>
              <w:top w:val="single" w:sz="4" w:space="0" w:color="000000"/>
              <w:bottom w:val="single" w:sz="4" w:space="0" w:color="000000"/>
            </w:tcBorders>
            <w:vAlign w:val="center"/>
          </w:tcPr>
          <w:p w14:paraId="55C39253" w14:textId="77777777" w:rsidR="007F74F4" w:rsidRPr="004F7167" w:rsidRDefault="00000000" w:rsidP="004F7167">
            <w:proofErr w:type="spellStart"/>
            <w:r w:rsidRPr="004F7167">
              <w:t>MeltR</w:t>
            </w:r>
            <w:proofErr w:type="spellEnd"/>
            <w:r w:rsidRPr="004F7167">
              <w:br/>
            </w:r>
            <w:proofErr w:type="spellStart"/>
            <w:r w:rsidRPr="004F7167">
              <w:t>Tmd</w:t>
            </w:r>
            <w:proofErr w:type="spellEnd"/>
          </w:p>
          <w:p w14:paraId="4AD169B8" w14:textId="77777777" w:rsidR="007F74F4" w:rsidRPr="004F7167" w:rsidRDefault="00000000" w:rsidP="004F7167">
            <w:r w:rsidRPr="004F7167">
              <w:t>Method 2b</w:t>
            </w:r>
            <w:r w:rsidRPr="004F7167">
              <w:br/>
              <w:t>(°C)</w:t>
            </w:r>
          </w:p>
        </w:tc>
        <w:tc>
          <w:tcPr>
            <w:tcW w:w="590" w:type="dxa"/>
            <w:tcBorders>
              <w:top w:val="single" w:sz="4" w:space="0" w:color="000000"/>
              <w:bottom w:val="single" w:sz="4" w:space="0" w:color="000000"/>
            </w:tcBorders>
            <w:vAlign w:val="center"/>
          </w:tcPr>
          <w:p w14:paraId="5ED1A370" w14:textId="77777777" w:rsidR="007F74F4" w:rsidRPr="004F7167" w:rsidRDefault="00000000" w:rsidP="004F7167">
            <w:proofErr w:type="spellStart"/>
            <w:r w:rsidRPr="004F7167">
              <w:t>MeltR</w:t>
            </w:r>
            <w:proofErr w:type="spellEnd"/>
            <w:r w:rsidRPr="004F7167">
              <w:br/>
            </w:r>
            <w:proofErr w:type="spellStart"/>
            <w:r w:rsidRPr="004F7167">
              <w:t>Tmd</w:t>
            </w:r>
            <w:proofErr w:type="spellEnd"/>
          </w:p>
          <w:p w14:paraId="2B77F999" w14:textId="77777777" w:rsidR="007F74F4" w:rsidRPr="004F7167" w:rsidRDefault="00000000" w:rsidP="004F7167">
            <w:r w:rsidRPr="004F7167">
              <w:t>Method 3c</w:t>
            </w:r>
            <w:r w:rsidRPr="004F7167">
              <w:br/>
              <w:t>(°C)</w:t>
            </w:r>
          </w:p>
        </w:tc>
        <w:tc>
          <w:tcPr>
            <w:tcW w:w="590" w:type="dxa"/>
            <w:tcBorders>
              <w:top w:val="single" w:sz="4" w:space="0" w:color="000000"/>
              <w:bottom w:val="single" w:sz="4" w:space="0" w:color="000000"/>
            </w:tcBorders>
            <w:vAlign w:val="center"/>
          </w:tcPr>
          <w:p w14:paraId="34AF2A5D" w14:textId="77777777" w:rsidR="007F74F4" w:rsidRPr="004F7167" w:rsidRDefault="007F74F4" w:rsidP="004F7167"/>
        </w:tc>
        <w:tc>
          <w:tcPr>
            <w:tcW w:w="590" w:type="dxa"/>
            <w:tcBorders>
              <w:top w:val="single" w:sz="4" w:space="0" w:color="000000"/>
              <w:bottom w:val="single" w:sz="4" w:space="0" w:color="000000"/>
              <w:right w:val="single" w:sz="4" w:space="0" w:color="000000"/>
            </w:tcBorders>
            <w:vAlign w:val="center"/>
          </w:tcPr>
          <w:p w14:paraId="3EF90C13" w14:textId="77777777" w:rsidR="007F74F4" w:rsidRPr="004F7167" w:rsidRDefault="007F74F4" w:rsidP="004F7167"/>
        </w:tc>
      </w:tr>
      <w:tr w:rsidR="007F74F4" w:rsidRPr="004F7167" w14:paraId="4FC787D6" w14:textId="77777777">
        <w:trPr>
          <w:trHeight w:val="256"/>
          <w:jc w:val="center"/>
        </w:trPr>
        <w:tc>
          <w:tcPr>
            <w:tcW w:w="1091" w:type="dxa"/>
            <w:tcMar>
              <w:top w:w="0" w:type="dxa"/>
              <w:left w:w="30" w:type="dxa"/>
              <w:bottom w:w="0" w:type="dxa"/>
              <w:right w:w="30" w:type="dxa"/>
            </w:tcMar>
            <w:vAlign w:val="center"/>
          </w:tcPr>
          <w:p w14:paraId="06FA48D9" w14:textId="77777777" w:rsidR="007F74F4" w:rsidRPr="004F7167" w:rsidRDefault="00000000" w:rsidP="004F7167">
            <w:r w:rsidRPr="004F7167">
              <w:t>5’-CGCGCG-3’e</w:t>
            </w:r>
            <w:r w:rsidRPr="004F7167">
              <w:br/>
              <w:t>‘3’-GCGCGC-</w:t>
            </w:r>
            <w:proofErr w:type="gramStart"/>
            <w:r w:rsidRPr="004F7167">
              <w:t>3  ’</w:t>
            </w:r>
            <w:proofErr w:type="gramEnd"/>
          </w:p>
        </w:tc>
        <w:tc>
          <w:tcPr>
            <w:tcW w:w="720" w:type="dxa"/>
            <w:tcBorders>
              <w:left w:val="single" w:sz="4" w:space="0" w:color="000000"/>
            </w:tcBorders>
            <w:vAlign w:val="center"/>
          </w:tcPr>
          <w:p w14:paraId="4AC95704" w14:textId="77777777" w:rsidR="007F74F4" w:rsidRPr="004F7167" w:rsidRDefault="007F74F4" w:rsidP="004F7167"/>
        </w:tc>
        <w:tc>
          <w:tcPr>
            <w:tcW w:w="720" w:type="dxa"/>
            <w:vAlign w:val="center"/>
          </w:tcPr>
          <w:p w14:paraId="291C1869" w14:textId="77777777" w:rsidR="007F74F4" w:rsidRPr="004F7167" w:rsidRDefault="007F74F4" w:rsidP="004F7167"/>
        </w:tc>
        <w:tc>
          <w:tcPr>
            <w:tcW w:w="720" w:type="dxa"/>
            <w:vAlign w:val="center"/>
          </w:tcPr>
          <w:p w14:paraId="35E13376" w14:textId="77777777" w:rsidR="007F74F4" w:rsidRPr="004F7167" w:rsidRDefault="007F74F4" w:rsidP="004F7167"/>
        </w:tc>
        <w:tc>
          <w:tcPr>
            <w:tcW w:w="720" w:type="dxa"/>
            <w:vAlign w:val="center"/>
          </w:tcPr>
          <w:p w14:paraId="1B7FFC01" w14:textId="77777777" w:rsidR="007F74F4" w:rsidRPr="004F7167" w:rsidRDefault="007F74F4" w:rsidP="004F7167"/>
        </w:tc>
        <w:tc>
          <w:tcPr>
            <w:tcW w:w="720" w:type="dxa"/>
            <w:tcBorders>
              <w:right w:val="single" w:sz="4" w:space="0" w:color="000000"/>
            </w:tcBorders>
            <w:vAlign w:val="center"/>
          </w:tcPr>
          <w:p w14:paraId="17F36671" w14:textId="77777777" w:rsidR="007F74F4" w:rsidRPr="004F7167" w:rsidRDefault="007F74F4" w:rsidP="004F7167"/>
        </w:tc>
        <w:tc>
          <w:tcPr>
            <w:tcW w:w="720" w:type="dxa"/>
            <w:tcBorders>
              <w:left w:val="single" w:sz="4" w:space="0" w:color="000000"/>
            </w:tcBorders>
            <w:vAlign w:val="center"/>
          </w:tcPr>
          <w:p w14:paraId="6FADB9BD" w14:textId="77777777" w:rsidR="007F74F4" w:rsidRPr="004F7167" w:rsidRDefault="007F74F4" w:rsidP="004F7167"/>
        </w:tc>
        <w:tc>
          <w:tcPr>
            <w:tcW w:w="720" w:type="dxa"/>
            <w:vAlign w:val="center"/>
          </w:tcPr>
          <w:p w14:paraId="76BB8CCE" w14:textId="77777777" w:rsidR="007F74F4" w:rsidRPr="004F7167" w:rsidRDefault="007F74F4" w:rsidP="004F7167"/>
        </w:tc>
        <w:tc>
          <w:tcPr>
            <w:tcW w:w="720" w:type="dxa"/>
            <w:vAlign w:val="center"/>
          </w:tcPr>
          <w:p w14:paraId="1415B280" w14:textId="77777777" w:rsidR="007F74F4" w:rsidRPr="004F7167" w:rsidRDefault="007F74F4" w:rsidP="004F7167"/>
        </w:tc>
        <w:tc>
          <w:tcPr>
            <w:tcW w:w="720" w:type="dxa"/>
            <w:vAlign w:val="center"/>
          </w:tcPr>
          <w:p w14:paraId="1F6D8F20" w14:textId="77777777" w:rsidR="007F74F4" w:rsidRPr="004F7167" w:rsidRDefault="007F74F4" w:rsidP="004F7167"/>
        </w:tc>
        <w:tc>
          <w:tcPr>
            <w:tcW w:w="720" w:type="dxa"/>
            <w:tcBorders>
              <w:right w:val="single" w:sz="4" w:space="0" w:color="000000"/>
            </w:tcBorders>
            <w:vAlign w:val="center"/>
          </w:tcPr>
          <w:p w14:paraId="4918820F" w14:textId="77777777" w:rsidR="007F74F4" w:rsidRPr="004F7167" w:rsidRDefault="007F74F4" w:rsidP="004F7167"/>
        </w:tc>
        <w:tc>
          <w:tcPr>
            <w:tcW w:w="720" w:type="dxa"/>
            <w:vAlign w:val="center"/>
          </w:tcPr>
          <w:p w14:paraId="4C426592" w14:textId="77777777" w:rsidR="007F74F4" w:rsidRPr="004F7167" w:rsidRDefault="007F74F4" w:rsidP="004F7167"/>
        </w:tc>
        <w:tc>
          <w:tcPr>
            <w:tcW w:w="720" w:type="dxa"/>
            <w:vAlign w:val="center"/>
          </w:tcPr>
          <w:p w14:paraId="2A3F7000" w14:textId="77777777" w:rsidR="007F74F4" w:rsidRPr="004F7167" w:rsidRDefault="007F74F4" w:rsidP="004F7167"/>
        </w:tc>
        <w:tc>
          <w:tcPr>
            <w:tcW w:w="720" w:type="dxa"/>
            <w:vAlign w:val="center"/>
          </w:tcPr>
          <w:p w14:paraId="5EB8814C" w14:textId="77777777" w:rsidR="007F74F4" w:rsidRPr="004F7167" w:rsidRDefault="007F74F4" w:rsidP="004F7167"/>
        </w:tc>
        <w:tc>
          <w:tcPr>
            <w:tcW w:w="720" w:type="dxa"/>
            <w:vAlign w:val="center"/>
          </w:tcPr>
          <w:p w14:paraId="67451D85" w14:textId="77777777" w:rsidR="007F74F4" w:rsidRPr="004F7167" w:rsidRDefault="007F74F4" w:rsidP="004F7167"/>
        </w:tc>
        <w:tc>
          <w:tcPr>
            <w:tcW w:w="720" w:type="dxa"/>
            <w:tcBorders>
              <w:right w:val="single" w:sz="4" w:space="0" w:color="000000"/>
            </w:tcBorders>
            <w:vAlign w:val="center"/>
          </w:tcPr>
          <w:p w14:paraId="618A5A25" w14:textId="77777777" w:rsidR="007F74F4" w:rsidRPr="004F7167" w:rsidRDefault="007F74F4" w:rsidP="004F7167"/>
        </w:tc>
        <w:tc>
          <w:tcPr>
            <w:tcW w:w="590" w:type="dxa"/>
            <w:vAlign w:val="center"/>
          </w:tcPr>
          <w:p w14:paraId="13B12DB0" w14:textId="77777777" w:rsidR="007F74F4" w:rsidRPr="004F7167" w:rsidRDefault="007F74F4" w:rsidP="004F7167"/>
        </w:tc>
        <w:tc>
          <w:tcPr>
            <w:tcW w:w="590" w:type="dxa"/>
            <w:vAlign w:val="center"/>
          </w:tcPr>
          <w:p w14:paraId="0F32702A" w14:textId="77777777" w:rsidR="007F74F4" w:rsidRPr="004F7167" w:rsidRDefault="007F74F4" w:rsidP="004F7167"/>
        </w:tc>
        <w:tc>
          <w:tcPr>
            <w:tcW w:w="590" w:type="dxa"/>
            <w:vAlign w:val="center"/>
          </w:tcPr>
          <w:p w14:paraId="1D05A9B7" w14:textId="77777777" w:rsidR="007F74F4" w:rsidRPr="004F7167" w:rsidRDefault="007F74F4" w:rsidP="004F7167"/>
        </w:tc>
        <w:tc>
          <w:tcPr>
            <w:tcW w:w="590" w:type="dxa"/>
            <w:vAlign w:val="center"/>
          </w:tcPr>
          <w:p w14:paraId="7D4C9CA1" w14:textId="77777777" w:rsidR="007F74F4" w:rsidRPr="004F7167" w:rsidRDefault="007F74F4" w:rsidP="004F7167"/>
        </w:tc>
        <w:tc>
          <w:tcPr>
            <w:tcW w:w="590" w:type="dxa"/>
            <w:tcBorders>
              <w:right w:val="single" w:sz="4" w:space="0" w:color="000000"/>
            </w:tcBorders>
            <w:vAlign w:val="center"/>
          </w:tcPr>
          <w:p w14:paraId="7F21D3CE" w14:textId="77777777" w:rsidR="007F74F4" w:rsidRPr="004F7167" w:rsidRDefault="007F74F4" w:rsidP="004F7167"/>
        </w:tc>
      </w:tr>
      <w:tr w:rsidR="007F74F4" w:rsidRPr="004F7167" w14:paraId="0699F321" w14:textId="77777777">
        <w:trPr>
          <w:trHeight w:val="256"/>
          <w:jc w:val="center"/>
        </w:trPr>
        <w:tc>
          <w:tcPr>
            <w:tcW w:w="1091" w:type="dxa"/>
            <w:tcMar>
              <w:top w:w="0" w:type="dxa"/>
              <w:left w:w="30" w:type="dxa"/>
              <w:bottom w:w="0" w:type="dxa"/>
              <w:right w:w="30" w:type="dxa"/>
            </w:tcMar>
            <w:vAlign w:val="center"/>
          </w:tcPr>
          <w:p w14:paraId="34B2FC47" w14:textId="77777777" w:rsidR="007F74F4" w:rsidRPr="004F7167" w:rsidRDefault="00000000" w:rsidP="004F7167">
            <w:r w:rsidRPr="004F7167">
              <w:t>5’-ACCGGU-3’e</w:t>
            </w:r>
            <w:r w:rsidRPr="004F7167">
              <w:br/>
              <w:t>3’-UGGCCA-3’</w:t>
            </w:r>
          </w:p>
        </w:tc>
        <w:tc>
          <w:tcPr>
            <w:tcW w:w="720" w:type="dxa"/>
            <w:tcBorders>
              <w:left w:val="single" w:sz="4" w:space="0" w:color="000000"/>
            </w:tcBorders>
            <w:vAlign w:val="center"/>
          </w:tcPr>
          <w:p w14:paraId="5184F9F9" w14:textId="77777777" w:rsidR="007F74F4" w:rsidRPr="004F7167" w:rsidRDefault="007F74F4" w:rsidP="004F7167"/>
        </w:tc>
        <w:tc>
          <w:tcPr>
            <w:tcW w:w="720" w:type="dxa"/>
            <w:vAlign w:val="center"/>
          </w:tcPr>
          <w:p w14:paraId="7576988D" w14:textId="77777777" w:rsidR="007F74F4" w:rsidRPr="004F7167" w:rsidRDefault="007F74F4" w:rsidP="004F7167"/>
        </w:tc>
        <w:tc>
          <w:tcPr>
            <w:tcW w:w="720" w:type="dxa"/>
            <w:vAlign w:val="center"/>
          </w:tcPr>
          <w:p w14:paraId="61C743EB" w14:textId="77777777" w:rsidR="007F74F4" w:rsidRPr="004F7167" w:rsidRDefault="007F74F4" w:rsidP="004F7167"/>
        </w:tc>
        <w:tc>
          <w:tcPr>
            <w:tcW w:w="720" w:type="dxa"/>
            <w:vAlign w:val="center"/>
          </w:tcPr>
          <w:p w14:paraId="34858163" w14:textId="77777777" w:rsidR="007F74F4" w:rsidRPr="004F7167" w:rsidRDefault="007F74F4" w:rsidP="004F7167"/>
        </w:tc>
        <w:tc>
          <w:tcPr>
            <w:tcW w:w="720" w:type="dxa"/>
            <w:tcBorders>
              <w:right w:val="single" w:sz="4" w:space="0" w:color="000000"/>
            </w:tcBorders>
            <w:vAlign w:val="center"/>
          </w:tcPr>
          <w:p w14:paraId="00C185D7" w14:textId="77777777" w:rsidR="007F74F4" w:rsidRPr="004F7167" w:rsidRDefault="007F74F4" w:rsidP="004F7167"/>
        </w:tc>
        <w:tc>
          <w:tcPr>
            <w:tcW w:w="720" w:type="dxa"/>
            <w:tcBorders>
              <w:left w:val="single" w:sz="4" w:space="0" w:color="000000"/>
            </w:tcBorders>
            <w:vAlign w:val="center"/>
          </w:tcPr>
          <w:p w14:paraId="1B38388A" w14:textId="77777777" w:rsidR="007F74F4" w:rsidRPr="004F7167" w:rsidRDefault="007F74F4" w:rsidP="004F7167"/>
        </w:tc>
        <w:tc>
          <w:tcPr>
            <w:tcW w:w="720" w:type="dxa"/>
            <w:vAlign w:val="center"/>
          </w:tcPr>
          <w:p w14:paraId="56DDB8C9" w14:textId="77777777" w:rsidR="007F74F4" w:rsidRPr="004F7167" w:rsidRDefault="007F74F4" w:rsidP="004F7167"/>
        </w:tc>
        <w:tc>
          <w:tcPr>
            <w:tcW w:w="720" w:type="dxa"/>
            <w:vAlign w:val="center"/>
          </w:tcPr>
          <w:p w14:paraId="1306D445" w14:textId="77777777" w:rsidR="007F74F4" w:rsidRPr="004F7167" w:rsidRDefault="007F74F4" w:rsidP="004F7167"/>
        </w:tc>
        <w:tc>
          <w:tcPr>
            <w:tcW w:w="720" w:type="dxa"/>
            <w:vAlign w:val="center"/>
          </w:tcPr>
          <w:p w14:paraId="080A23C0" w14:textId="77777777" w:rsidR="007F74F4" w:rsidRPr="004F7167" w:rsidRDefault="007F74F4" w:rsidP="004F7167"/>
        </w:tc>
        <w:tc>
          <w:tcPr>
            <w:tcW w:w="720" w:type="dxa"/>
            <w:tcBorders>
              <w:right w:val="single" w:sz="4" w:space="0" w:color="000000"/>
            </w:tcBorders>
            <w:vAlign w:val="center"/>
          </w:tcPr>
          <w:p w14:paraId="080A3793" w14:textId="77777777" w:rsidR="007F74F4" w:rsidRPr="004F7167" w:rsidRDefault="007F74F4" w:rsidP="004F7167"/>
        </w:tc>
        <w:tc>
          <w:tcPr>
            <w:tcW w:w="720" w:type="dxa"/>
            <w:vAlign w:val="center"/>
          </w:tcPr>
          <w:p w14:paraId="0B02A612" w14:textId="77777777" w:rsidR="007F74F4" w:rsidRPr="004F7167" w:rsidRDefault="007F74F4" w:rsidP="004F7167"/>
        </w:tc>
        <w:tc>
          <w:tcPr>
            <w:tcW w:w="720" w:type="dxa"/>
            <w:vAlign w:val="center"/>
          </w:tcPr>
          <w:p w14:paraId="7FA9C5B2" w14:textId="77777777" w:rsidR="007F74F4" w:rsidRPr="004F7167" w:rsidRDefault="007F74F4" w:rsidP="004F7167"/>
        </w:tc>
        <w:tc>
          <w:tcPr>
            <w:tcW w:w="720" w:type="dxa"/>
            <w:vAlign w:val="center"/>
          </w:tcPr>
          <w:p w14:paraId="2F12309B" w14:textId="77777777" w:rsidR="007F74F4" w:rsidRPr="004F7167" w:rsidRDefault="007F74F4" w:rsidP="004F7167"/>
        </w:tc>
        <w:tc>
          <w:tcPr>
            <w:tcW w:w="720" w:type="dxa"/>
            <w:vAlign w:val="center"/>
          </w:tcPr>
          <w:p w14:paraId="67DF765C" w14:textId="77777777" w:rsidR="007F74F4" w:rsidRPr="004F7167" w:rsidRDefault="007F74F4" w:rsidP="004F7167"/>
        </w:tc>
        <w:tc>
          <w:tcPr>
            <w:tcW w:w="720" w:type="dxa"/>
            <w:tcBorders>
              <w:right w:val="single" w:sz="4" w:space="0" w:color="000000"/>
            </w:tcBorders>
            <w:vAlign w:val="center"/>
          </w:tcPr>
          <w:p w14:paraId="02CC8F47" w14:textId="77777777" w:rsidR="007F74F4" w:rsidRPr="004F7167" w:rsidRDefault="007F74F4" w:rsidP="004F7167"/>
        </w:tc>
        <w:tc>
          <w:tcPr>
            <w:tcW w:w="590" w:type="dxa"/>
            <w:vAlign w:val="center"/>
          </w:tcPr>
          <w:p w14:paraId="7CA140D3" w14:textId="77777777" w:rsidR="007F74F4" w:rsidRPr="004F7167" w:rsidRDefault="007F74F4" w:rsidP="004F7167"/>
        </w:tc>
        <w:tc>
          <w:tcPr>
            <w:tcW w:w="590" w:type="dxa"/>
            <w:vAlign w:val="center"/>
          </w:tcPr>
          <w:p w14:paraId="5140DB09" w14:textId="77777777" w:rsidR="007F74F4" w:rsidRPr="004F7167" w:rsidRDefault="007F74F4" w:rsidP="004F7167"/>
        </w:tc>
        <w:tc>
          <w:tcPr>
            <w:tcW w:w="590" w:type="dxa"/>
            <w:vAlign w:val="center"/>
          </w:tcPr>
          <w:p w14:paraId="401FC6E7" w14:textId="77777777" w:rsidR="007F74F4" w:rsidRPr="004F7167" w:rsidRDefault="007F74F4" w:rsidP="004F7167"/>
        </w:tc>
        <w:tc>
          <w:tcPr>
            <w:tcW w:w="590" w:type="dxa"/>
            <w:vAlign w:val="center"/>
          </w:tcPr>
          <w:p w14:paraId="1E1E7592" w14:textId="77777777" w:rsidR="007F74F4" w:rsidRPr="004F7167" w:rsidRDefault="007F74F4" w:rsidP="004F7167"/>
        </w:tc>
        <w:tc>
          <w:tcPr>
            <w:tcW w:w="590" w:type="dxa"/>
            <w:tcBorders>
              <w:right w:val="single" w:sz="4" w:space="0" w:color="000000"/>
            </w:tcBorders>
            <w:vAlign w:val="center"/>
          </w:tcPr>
          <w:p w14:paraId="119119DD" w14:textId="77777777" w:rsidR="007F74F4" w:rsidRPr="004F7167" w:rsidRDefault="007F74F4" w:rsidP="004F7167"/>
        </w:tc>
      </w:tr>
      <w:tr w:rsidR="007F74F4" w:rsidRPr="004F7167" w14:paraId="1B0E3D75" w14:textId="77777777">
        <w:trPr>
          <w:trHeight w:val="256"/>
          <w:jc w:val="center"/>
        </w:trPr>
        <w:tc>
          <w:tcPr>
            <w:tcW w:w="1091" w:type="dxa"/>
            <w:tcMar>
              <w:top w:w="0" w:type="dxa"/>
              <w:left w:w="30" w:type="dxa"/>
              <w:bottom w:w="0" w:type="dxa"/>
              <w:right w:w="30" w:type="dxa"/>
            </w:tcMar>
            <w:vAlign w:val="center"/>
          </w:tcPr>
          <w:p w14:paraId="5B10E32C" w14:textId="77777777" w:rsidR="007F74F4" w:rsidRPr="004F7167" w:rsidRDefault="00000000" w:rsidP="004F7167">
            <w:r w:rsidRPr="004F7167">
              <w:t>5’-CCAUGG-3’e</w:t>
            </w:r>
            <w:r w:rsidRPr="004F7167">
              <w:br/>
              <w:t>3’-GGUACC-5’</w:t>
            </w:r>
          </w:p>
        </w:tc>
        <w:tc>
          <w:tcPr>
            <w:tcW w:w="720" w:type="dxa"/>
            <w:tcBorders>
              <w:left w:val="single" w:sz="4" w:space="0" w:color="000000"/>
            </w:tcBorders>
            <w:vAlign w:val="center"/>
          </w:tcPr>
          <w:p w14:paraId="31E7F2F1" w14:textId="77777777" w:rsidR="007F74F4" w:rsidRPr="004F7167" w:rsidRDefault="007F74F4" w:rsidP="004F7167"/>
        </w:tc>
        <w:tc>
          <w:tcPr>
            <w:tcW w:w="720" w:type="dxa"/>
            <w:vAlign w:val="center"/>
          </w:tcPr>
          <w:p w14:paraId="2A5FC6DE" w14:textId="77777777" w:rsidR="007F74F4" w:rsidRPr="004F7167" w:rsidRDefault="007F74F4" w:rsidP="004F7167"/>
        </w:tc>
        <w:tc>
          <w:tcPr>
            <w:tcW w:w="720" w:type="dxa"/>
            <w:vAlign w:val="center"/>
          </w:tcPr>
          <w:p w14:paraId="375CF8C8" w14:textId="77777777" w:rsidR="007F74F4" w:rsidRPr="004F7167" w:rsidRDefault="007F74F4" w:rsidP="004F7167"/>
        </w:tc>
        <w:tc>
          <w:tcPr>
            <w:tcW w:w="720" w:type="dxa"/>
            <w:vAlign w:val="center"/>
          </w:tcPr>
          <w:p w14:paraId="04C0EB19" w14:textId="77777777" w:rsidR="007F74F4" w:rsidRPr="004F7167" w:rsidRDefault="007F74F4" w:rsidP="004F7167"/>
        </w:tc>
        <w:tc>
          <w:tcPr>
            <w:tcW w:w="720" w:type="dxa"/>
            <w:tcBorders>
              <w:right w:val="single" w:sz="4" w:space="0" w:color="000000"/>
            </w:tcBorders>
            <w:vAlign w:val="center"/>
          </w:tcPr>
          <w:p w14:paraId="7807DAC5" w14:textId="77777777" w:rsidR="007F74F4" w:rsidRPr="004F7167" w:rsidRDefault="007F74F4" w:rsidP="004F7167"/>
        </w:tc>
        <w:tc>
          <w:tcPr>
            <w:tcW w:w="720" w:type="dxa"/>
            <w:tcBorders>
              <w:left w:val="single" w:sz="4" w:space="0" w:color="000000"/>
            </w:tcBorders>
            <w:vAlign w:val="center"/>
          </w:tcPr>
          <w:p w14:paraId="6060BCB6" w14:textId="77777777" w:rsidR="007F74F4" w:rsidRPr="004F7167" w:rsidRDefault="007F74F4" w:rsidP="004F7167"/>
        </w:tc>
        <w:tc>
          <w:tcPr>
            <w:tcW w:w="720" w:type="dxa"/>
            <w:vAlign w:val="center"/>
          </w:tcPr>
          <w:p w14:paraId="7A3489C6" w14:textId="77777777" w:rsidR="007F74F4" w:rsidRPr="004F7167" w:rsidRDefault="007F74F4" w:rsidP="004F7167"/>
        </w:tc>
        <w:tc>
          <w:tcPr>
            <w:tcW w:w="720" w:type="dxa"/>
            <w:vAlign w:val="center"/>
          </w:tcPr>
          <w:p w14:paraId="4C967434" w14:textId="77777777" w:rsidR="007F74F4" w:rsidRPr="004F7167" w:rsidRDefault="007F74F4" w:rsidP="004F7167"/>
        </w:tc>
        <w:tc>
          <w:tcPr>
            <w:tcW w:w="720" w:type="dxa"/>
            <w:vAlign w:val="center"/>
          </w:tcPr>
          <w:p w14:paraId="42F4D1B9" w14:textId="77777777" w:rsidR="007F74F4" w:rsidRPr="004F7167" w:rsidRDefault="007F74F4" w:rsidP="004F7167"/>
        </w:tc>
        <w:tc>
          <w:tcPr>
            <w:tcW w:w="720" w:type="dxa"/>
            <w:tcBorders>
              <w:right w:val="single" w:sz="4" w:space="0" w:color="000000"/>
            </w:tcBorders>
            <w:vAlign w:val="center"/>
          </w:tcPr>
          <w:p w14:paraId="451E7016" w14:textId="77777777" w:rsidR="007F74F4" w:rsidRPr="004F7167" w:rsidRDefault="007F74F4" w:rsidP="004F7167"/>
        </w:tc>
        <w:tc>
          <w:tcPr>
            <w:tcW w:w="720" w:type="dxa"/>
            <w:vAlign w:val="center"/>
          </w:tcPr>
          <w:p w14:paraId="3BBED994" w14:textId="77777777" w:rsidR="007F74F4" w:rsidRPr="004F7167" w:rsidRDefault="007F74F4" w:rsidP="004F7167"/>
        </w:tc>
        <w:tc>
          <w:tcPr>
            <w:tcW w:w="720" w:type="dxa"/>
            <w:vAlign w:val="center"/>
          </w:tcPr>
          <w:p w14:paraId="23ADD796" w14:textId="77777777" w:rsidR="007F74F4" w:rsidRPr="004F7167" w:rsidRDefault="007F74F4" w:rsidP="004F7167"/>
        </w:tc>
        <w:tc>
          <w:tcPr>
            <w:tcW w:w="720" w:type="dxa"/>
            <w:vAlign w:val="center"/>
          </w:tcPr>
          <w:p w14:paraId="5F3460A5" w14:textId="77777777" w:rsidR="007F74F4" w:rsidRPr="004F7167" w:rsidRDefault="007F74F4" w:rsidP="004F7167"/>
        </w:tc>
        <w:tc>
          <w:tcPr>
            <w:tcW w:w="720" w:type="dxa"/>
            <w:vAlign w:val="center"/>
          </w:tcPr>
          <w:p w14:paraId="776C7AE5" w14:textId="77777777" w:rsidR="007F74F4" w:rsidRPr="004F7167" w:rsidRDefault="007F74F4" w:rsidP="004F7167"/>
        </w:tc>
        <w:tc>
          <w:tcPr>
            <w:tcW w:w="720" w:type="dxa"/>
            <w:tcBorders>
              <w:right w:val="single" w:sz="4" w:space="0" w:color="000000"/>
            </w:tcBorders>
            <w:vAlign w:val="center"/>
          </w:tcPr>
          <w:p w14:paraId="17B3A50C" w14:textId="77777777" w:rsidR="007F74F4" w:rsidRPr="004F7167" w:rsidRDefault="007F74F4" w:rsidP="004F7167"/>
        </w:tc>
        <w:tc>
          <w:tcPr>
            <w:tcW w:w="590" w:type="dxa"/>
            <w:vAlign w:val="center"/>
          </w:tcPr>
          <w:p w14:paraId="61CF6897" w14:textId="77777777" w:rsidR="007F74F4" w:rsidRPr="004F7167" w:rsidRDefault="007F74F4" w:rsidP="004F7167"/>
        </w:tc>
        <w:tc>
          <w:tcPr>
            <w:tcW w:w="590" w:type="dxa"/>
            <w:vAlign w:val="center"/>
          </w:tcPr>
          <w:p w14:paraId="6CEC61A3" w14:textId="77777777" w:rsidR="007F74F4" w:rsidRPr="004F7167" w:rsidRDefault="007F74F4" w:rsidP="004F7167"/>
        </w:tc>
        <w:tc>
          <w:tcPr>
            <w:tcW w:w="590" w:type="dxa"/>
            <w:vAlign w:val="center"/>
          </w:tcPr>
          <w:p w14:paraId="436AA2ED" w14:textId="77777777" w:rsidR="007F74F4" w:rsidRPr="004F7167" w:rsidRDefault="007F74F4" w:rsidP="004F7167"/>
        </w:tc>
        <w:tc>
          <w:tcPr>
            <w:tcW w:w="590" w:type="dxa"/>
            <w:vAlign w:val="center"/>
          </w:tcPr>
          <w:p w14:paraId="6CF9298C" w14:textId="77777777" w:rsidR="007F74F4" w:rsidRPr="004F7167" w:rsidRDefault="007F74F4" w:rsidP="004F7167"/>
        </w:tc>
        <w:tc>
          <w:tcPr>
            <w:tcW w:w="590" w:type="dxa"/>
            <w:tcBorders>
              <w:right w:val="single" w:sz="4" w:space="0" w:color="000000"/>
            </w:tcBorders>
            <w:vAlign w:val="center"/>
          </w:tcPr>
          <w:p w14:paraId="2DBBDCB1" w14:textId="77777777" w:rsidR="007F74F4" w:rsidRPr="004F7167" w:rsidRDefault="007F74F4" w:rsidP="004F7167"/>
        </w:tc>
      </w:tr>
      <w:tr w:rsidR="007F74F4" w:rsidRPr="004F7167" w14:paraId="1F7208B3" w14:textId="77777777">
        <w:trPr>
          <w:trHeight w:val="256"/>
          <w:jc w:val="center"/>
        </w:trPr>
        <w:tc>
          <w:tcPr>
            <w:tcW w:w="1091" w:type="dxa"/>
            <w:tcMar>
              <w:top w:w="0" w:type="dxa"/>
              <w:left w:w="30" w:type="dxa"/>
              <w:bottom w:w="0" w:type="dxa"/>
              <w:right w:w="30" w:type="dxa"/>
            </w:tcMar>
            <w:vAlign w:val="center"/>
          </w:tcPr>
          <w:p w14:paraId="0C586C1A" w14:textId="77777777" w:rsidR="007F74F4" w:rsidRPr="004F7167" w:rsidRDefault="00000000" w:rsidP="004F7167">
            <w:r w:rsidRPr="004F7167">
              <w:t>5’-GAUAUAUC-3’e</w:t>
            </w:r>
            <w:r w:rsidRPr="004F7167">
              <w:br/>
              <w:t>3’-CUAUAUAG-5’</w:t>
            </w:r>
          </w:p>
        </w:tc>
        <w:tc>
          <w:tcPr>
            <w:tcW w:w="720" w:type="dxa"/>
            <w:tcBorders>
              <w:left w:val="single" w:sz="4" w:space="0" w:color="000000"/>
            </w:tcBorders>
            <w:vAlign w:val="center"/>
          </w:tcPr>
          <w:p w14:paraId="3737D692" w14:textId="77777777" w:rsidR="007F74F4" w:rsidRPr="004F7167" w:rsidRDefault="007F74F4" w:rsidP="004F7167"/>
        </w:tc>
        <w:tc>
          <w:tcPr>
            <w:tcW w:w="720" w:type="dxa"/>
            <w:vAlign w:val="center"/>
          </w:tcPr>
          <w:p w14:paraId="742F708F" w14:textId="77777777" w:rsidR="007F74F4" w:rsidRPr="004F7167" w:rsidRDefault="007F74F4" w:rsidP="004F7167"/>
        </w:tc>
        <w:tc>
          <w:tcPr>
            <w:tcW w:w="720" w:type="dxa"/>
            <w:vAlign w:val="center"/>
          </w:tcPr>
          <w:p w14:paraId="5AFE0FC4" w14:textId="77777777" w:rsidR="007F74F4" w:rsidRPr="004F7167" w:rsidRDefault="007F74F4" w:rsidP="004F7167"/>
        </w:tc>
        <w:tc>
          <w:tcPr>
            <w:tcW w:w="720" w:type="dxa"/>
            <w:vAlign w:val="center"/>
          </w:tcPr>
          <w:p w14:paraId="5FAFA8BE" w14:textId="77777777" w:rsidR="007F74F4" w:rsidRPr="004F7167" w:rsidRDefault="007F74F4" w:rsidP="004F7167"/>
        </w:tc>
        <w:tc>
          <w:tcPr>
            <w:tcW w:w="720" w:type="dxa"/>
            <w:tcBorders>
              <w:right w:val="single" w:sz="4" w:space="0" w:color="000000"/>
            </w:tcBorders>
            <w:vAlign w:val="center"/>
          </w:tcPr>
          <w:p w14:paraId="70E9795B" w14:textId="77777777" w:rsidR="007F74F4" w:rsidRPr="004F7167" w:rsidRDefault="007F74F4" w:rsidP="004F7167"/>
        </w:tc>
        <w:tc>
          <w:tcPr>
            <w:tcW w:w="720" w:type="dxa"/>
            <w:tcBorders>
              <w:left w:val="single" w:sz="4" w:space="0" w:color="000000"/>
            </w:tcBorders>
            <w:vAlign w:val="center"/>
          </w:tcPr>
          <w:p w14:paraId="47E18D52" w14:textId="77777777" w:rsidR="007F74F4" w:rsidRPr="004F7167" w:rsidRDefault="007F74F4" w:rsidP="004F7167"/>
        </w:tc>
        <w:tc>
          <w:tcPr>
            <w:tcW w:w="720" w:type="dxa"/>
            <w:vAlign w:val="center"/>
          </w:tcPr>
          <w:p w14:paraId="32F766F8" w14:textId="77777777" w:rsidR="007F74F4" w:rsidRPr="004F7167" w:rsidRDefault="007F74F4" w:rsidP="004F7167"/>
        </w:tc>
        <w:tc>
          <w:tcPr>
            <w:tcW w:w="720" w:type="dxa"/>
            <w:vAlign w:val="center"/>
          </w:tcPr>
          <w:p w14:paraId="58360C50" w14:textId="77777777" w:rsidR="007F74F4" w:rsidRPr="004F7167" w:rsidRDefault="007F74F4" w:rsidP="004F7167"/>
        </w:tc>
        <w:tc>
          <w:tcPr>
            <w:tcW w:w="720" w:type="dxa"/>
            <w:vAlign w:val="center"/>
          </w:tcPr>
          <w:p w14:paraId="2C833932" w14:textId="77777777" w:rsidR="007F74F4" w:rsidRPr="004F7167" w:rsidRDefault="007F74F4" w:rsidP="004F7167"/>
        </w:tc>
        <w:tc>
          <w:tcPr>
            <w:tcW w:w="720" w:type="dxa"/>
            <w:tcBorders>
              <w:right w:val="single" w:sz="4" w:space="0" w:color="000000"/>
            </w:tcBorders>
            <w:vAlign w:val="center"/>
          </w:tcPr>
          <w:p w14:paraId="41360EBA" w14:textId="77777777" w:rsidR="007F74F4" w:rsidRPr="004F7167" w:rsidRDefault="007F74F4" w:rsidP="004F7167"/>
        </w:tc>
        <w:tc>
          <w:tcPr>
            <w:tcW w:w="720" w:type="dxa"/>
            <w:vAlign w:val="center"/>
          </w:tcPr>
          <w:p w14:paraId="51DFCE0F" w14:textId="77777777" w:rsidR="007F74F4" w:rsidRPr="004F7167" w:rsidRDefault="007F74F4" w:rsidP="004F7167"/>
        </w:tc>
        <w:tc>
          <w:tcPr>
            <w:tcW w:w="720" w:type="dxa"/>
            <w:vAlign w:val="center"/>
          </w:tcPr>
          <w:p w14:paraId="11F10326" w14:textId="77777777" w:rsidR="007F74F4" w:rsidRPr="004F7167" w:rsidRDefault="007F74F4" w:rsidP="004F7167"/>
        </w:tc>
        <w:tc>
          <w:tcPr>
            <w:tcW w:w="720" w:type="dxa"/>
            <w:vAlign w:val="center"/>
          </w:tcPr>
          <w:p w14:paraId="66127948" w14:textId="77777777" w:rsidR="007F74F4" w:rsidRPr="004F7167" w:rsidRDefault="007F74F4" w:rsidP="004F7167"/>
        </w:tc>
        <w:tc>
          <w:tcPr>
            <w:tcW w:w="720" w:type="dxa"/>
            <w:vAlign w:val="center"/>
          </w:tcPr>
          <w:p w14:paraId="6DC3AD00" w14:textId="77777777" w:rsidR="007F74F4" w:rsidRPr="004F7167" w:rsidRDefault="007F74F4" w:rsidP="004F7167"/>
        </w:tc>
        <w:tc>
          <w:tcPr>
            <w:tcW w:w="720" w:type="dxa"/>
            <w:tcBorders>
              <w:right w:val="single" w:sz="4" w:space="0" w:color="000000"/>
            </w:tcBorders>
            <w:vAlign w:val="center"/>
          </w:tcPr>
          <w:p w14:paraId="06D0BDC8" w14:textId="77777777" w:rsidR="007F74F4" w:rsidRPr="004F7167" w:rsidRDefault="007F74F4" w:rsidP="004F7167"/>
        </w:tc>
        <w:tc>
          <w:tcPr>
            <w:tcW w:w="590" w:type="dxa"/>
            <w:vAlign w:val="center"/>
          </w:tcPr>
          <w:p w14:paraId="110D60F9" w14:textId="77777777" w:rsidR="007F74F4" w:rsidRPr="004F7167" w:rsidRDefault="007F74F4" w:rsidP="004F7167"/>
        </w:tc>
        <w:tc>
          <w:tcPr>
            <w:tcW w:w="590" w:type="dxa"/>
            <w:vAlign w:val="center"/>
          </w:tcPr>
          <w:p w14:paraId="494DF697" w14:textId="77777777" w:rsidR="007F74F4" w:rsidRPr="004F7167" w:rsidRDefault="007F74F4" w:rsidP="004F7167"/>
        </w:tc>
        <w:tc>
          <w:tcPr>
            <w:tcW w:w="590" w:type="dxa"/>
            <w:vAlign w:val="center"/>
          </w:tcPr>
          <w:p w14:paraId="4EF9D94B" w14:textId="77777777" w:rsidR="007F74F4" w:rsidRPr="004F7167" w:rsidRDefault="007F74F4" w:rsidP="004F7167"/>
        </w:tc>
        <w:tc>
          <w:tcPr>
            <w:tcW w:w="590" w:type="dxa"/>
            <w:vAlign w:val="center"/>
          </w:tcPr>
          <w:p w14:paraId="6211F54D" w14:textId="77777777" w:rsidR="007F74F4" w:rsidRPr="004F7167" w:rsidRDefault="007F74F4" w:rsidP="004F7167"/>
        </w:tc>
        <w:tc>
          <w:tcPr>
            <w:tcW w:w="590" w:type="dxa"/>
            <w:tcBorders>
              <w:right w:val="single" w:sz="4" w:space="0" w:color="000000"/>
            </w:tcBorders>
            <w:vAlign w:val="center"/>
          </w:tcPr>
          <w:p w14:paraId="65FC69C1" w14:textId="77777777" w:rsidR="007F74F4" w:rsidRPr="004F7167" w:rsidRDefault="007F74F4" w:rsidP="004F7167"/>
        </w:tc>
      </w:tr>
      <w:tr w:rsidR="007F74F4" w:rsidRPr="004F7167" w14:paraId="0E13BF0C" w14:textId="77777777">
        <w:trPr>
          <w:trHeight w:val="256"/>
          <w:jc w:val="center"/>
        </w:trPr>
        <w:tc>
          <w:tcPr>
            <w:tcW w:w="1091" w:type="dxa"/>
            <w:tcMar>
              <w:top w:w="0" w:type="dxa"/>
              <w:left w:w="30" w:type="dxa"/>
              <w:bottom w:w="0" w:type="dxa"/>
              <w:right w:w="30" w:type="dxa"/>
            </w:tcMar>
            <w:vAlign w:val="center"/>
          </w:tcPr>
          <w:p w14:paraId="74C490F8" w14:textId="77777777" w:rsidR="007F74F4" w:rsidRPr="004F7167" w:rsidRDefault="00000000" w:rsidP="004F7167">
            <w:r w:rsidRPr="004F7167">
              <w:t>5’-GCAAUUGC-3’e</w:t>
            </w:r>
            <w:r w:rsidRPr="004F7167">
              <w:br/>
              <w:t>3’-CGUUAACG-5’</w:t>
            </w:r>
          </w:p>
        </w:tc>
        <w:tc>
          <w:tcPr>
            <w:tcW w:w="720" w:type="dxa"/>
            <w:tcBorders>
              <w:left w:val="single" w:sz="4" w:space="0" w:color="000000"/>
            </w:tcBorders>
            <w:vAlign w:val="center"/>
          </w:tcPr>
          <w:p w14:paraId="33FA610C" w14:textId="77777777" w:rsidR="007F74F4" w:rsidRPr="004F7167" w:rsidRDefault="007F74F4" w:rsidP="004F7167"/>
        </w:tc>
        <w:tc>
          <w:tcPr>
            <w:tcW w:w="720" w:type="dxa"/>
            <w:vAlign w:val="center"/>
          </w:tcPr>
          <w:p w14:paraId="2769D304" w14:textId="77777777" w:rsidR="007F74F4" w:rsidRPr="004F7167" w:rsidRDefault="007F74F4" w:rsidP="004F7167"/>
        </w:tc>
        <w:tc>
          <w:tcPr>
            <w:tcW w:w="720" w:type="dxa"/>
            <w:vAlign w:val="center"/>
          </w:tcPr>
          <w:p w14:paraId="21D10923" w14:textId="77777777" w:rsidR="007F74F4" w:rsidRPr="004F7167" w:rsidRDefault="007F74F4" w:rsidP="004F7167"/>
        </w:tc>
        <w:tc>
          <w:tcPr>
            <w:tcW w:w="720" w:type="dxa"/>
            <w:vAlign w:val="center"/>
          </w:tcPr>
          <w:p w14:paraId="6B583E88" w14:textId="77777777" w:rsidR="007F74F4" w:rsidRPr="004F7167" w:rsidRDefault="007F74F4" w:rsidP="004F7167"/>
        </w:tc>
        <w:tc>
          <w:tcPr>
            <w:tcW w:w="720" w:type="dxa"/>
            <w:tcBorders>
              <w:right w:val="single" w:sz="4" w:space="0" w:color="000000"/>
            </w:tcBorders>
            <w:vAlign w:val="center"/>
          </w:tcPr>
          <w:p w14:paraId="3363D7CD" w14:textId="77777777" w:rsidR="007F74F4" w:rsidRPr="004F7167" w:rsidRDefault="007F74F4" w:rsidP="004F7167"/>
        </w:tc>
        <w:tc>
          <w:tcPr>
            <w:tcW w:w="720" w:type="dxa"/>
            <w:tcBorders>
              <w:left w:val="single" w:sz="4" w:space="0" w:color="000000"/>
            </w:tcBorders>
            <w:vAlign w:val="center"/>
          </w:tcPr>
          <w:p w14:paraId="185A98A2" w14:textId="77777777" w:rsidR="007F74F4" w:rsidRPr="004F7167" w:rsidRDefault="007F74F4" w:rsidP="004F7167"/>
        </w:tc>
        <w:tc>
          <w:tcPr>
            <w:tcW w:w="720" w:type="dxa"/>
            <w:vAlign w:val="center"/>
          </w:tcPr>
          <w:p w14:paraId="669E4B6D" w14:textId="77777777" w:rsidR="007F74F4" w:rsidRPr="004F7167" w:rsidRDefault="007F74F4" w:rsidP="004F7167"/>
        </w:tc>
        <w:tc>
          <w:tcPr>
            <w:tcW w:w="720" w:type="dxa"/>
            <w:vAlign w:val="center"/>
          </w:tcPr>
          <w:p w14:paraId="61C086DD" w14:textId="77777777" w:rsidR="007F74F4" w:rsidRPr="004F7167" w:rsidRDefault="007F74F4" w:rsidP="004F7167"/>
        </w:tc>
        <w:tc>
          <w:tcPr>
            <w:tcW w:w="720" w:type="dxa"/>
            <w:vAlign w:val="center"/>
          </w:tcPr>
          <w:p w14:paraId="3202A633" w14:textId="77777777" w:rsidR="007F74F4" w:rsidRPr="004F7167" w:rsidRDefault="007F74F4" w:rsidP="004F7167"/>
        </w:tc>
        <w:tc>
          <w:tcPr>
            <w:tcW w:w="720" w:type="dxa"/>
            <w:tcBorders>
              <w:right w:val="single" w:sz="4" w:space="0" w:color="000000"/>
            </w:tcBorders>
            <w:vAlign w:val="center"/>
          </w:tcPr>
          <w:p w14:paraId="2AAECB2B" w14:textId="77777777" w:rsidR="007F74F4" w:rsidRPr="004F7167" w:rsidRDefault="007F74F4" w:rsidP="004F7167"/>
        </w:tc>
        <w:tc>
          <w:tcPr>
            <w:tcW w:w="720" w:type="dxa"/>
            <w:vAlign w:val="center"/>
          </w:tcPr>
          <w:p w14:paraId="0EB505E5" w14:textId="77777777" w:rsidR="007F74F4" w:rsidRPr="004F7167" w:rsidRDefault="007F74F4" w:rsidP="004F7167"/>
        </w:tc>
        <w:tc>
          <w:tcPr>
            <w:tcW w:w="720" w:type="dxa"/>
            <w:vAlign w:val="center"/>
          </w:tcPr>
          <w:p w14:paraId="51AFCA6D" w14:textId="77777777" w:rsidR="007F74F4" w:rsidRPr="004F7167" w:rsidRDefault="007F74F4" w:rsidP="004F7167"/>
        </w:tc>
        <w:tc>
          <w:tcPr>
            <w:tcW w:w="720" w:type="dxa"/>
            <w:vAlign w:val="center"/>
          </w:tcPr>
          <w:p w14:paraId="5FF5A631" w14:textId="77777777" w:rsidR="007F74F4" w:rsidRPr="004F7167" w:rsidRDefault="007F74F4" w:rsidP="004F7167"/>
        </w:tc>
        <w:tc>
          <w:tcPr>
            <w:tcW w:w="720" w:type="dxa"/>
            <w:vAlign w:val="center"/>
          </w:tcPr>
          <w:p w14:paraId="6DF58389" w14:textId="77777777" w:rsidR="007F74F4" w:rsidRPr="004F7167" w:rsidRDefault="007F74F4" w:rsidP="004F7167"/>
        </w:tc>
        <w:tc>
          <w:tcPr>
            <w:tcW w:w="720" w:type="dxa"/>
            <w:tcBorders>
              <w:right w:val="single" w:sz="4" w:space="0" w:color="000000"/>
            </w:tcBorders>
            <w:vAlign w:val="center"/>
          </w:tcPr>
          <w:p w14:paraId="7EC40186" w14:textId="77777777" w:rsidR="007F74F4" w:rsidRPr="004F7167" w:rsidRDefault="007F74F4" w:rsidP="004F7167"/>
        </w:tc>
        <w:tc>
          <w:tcPr>
            <w:tcW w:w="590" w:type="dxa"/>
            <w:vAlign w:val="center"/>
          </w:tcPr>
          <w:p w14:paraId="407B5B1B" w14:textId="77777777" w:rsidR="007F74F4" w:rsidRPr="004F7167" w:rsidRDefault="007F74F4" w:rsidP="004F7167"/>
        </w:tc>
        <w:tc>
          <w:tcPr>
            <w:tcW w:w="590" w:type="dxa"/>
            <w:vAlign w:val="center"/>
          </w:tcPr>
          <w:p w14:paraId="5762E42A" w14:textId="77777777" w:rsidR="007F74F4" w:rsidRPr="004F7167" w:rsidRDefault="007F74F4" w:rsidP="004F7167"/>
        </w:tc>
        <w:tc>
          <w:tcPr>
            <w:tcW w:w="590" w:type="dxa"/>
            <w:vAlign w:val="center"/>
          </w:tcPr>
          <w:p w14:paraId="07D7F26F" w14:textId="77777777" w:rsidR="007F74F4" w:rsidRPr="004F7167" w:rsidRDefault="007F74F4" w:rsidP="004F7167"/>
        </w:tc>
        <w:tc>
          <w:tcPr>
            <w:tcW w:w="590" w:type="dxa"/>
            <w:vAlign w:val="center"/>
          </w:tcPr>
          <w:p w14:paraId="027C3145" w14:textId="77777777" w:rsidR="007F74F4" w:rsidRPr="004F7167" w:rsidRDefault="007F74F4" w:rsidP="004F7167"/>
        </w:tc>
        <w:tc>
          <w:tcPr>
            <w:tcW w:w="590" w:type="dxa"/>
            <w:tcBorders>
              <w:right w:val="single" w:sz="4" w:space="0" w:color="000000"/>
            </w:tcBorders>
            <w:vAlign w:val="center"/>
          </w:tcPr>
          <w:p w14:paraId="717AC63B" w14:textId="77777777" w:rsidR="007F74F4" w:rsidRPr="004F7167" w:rsidRDefault="007F74F4" w:rsidP="004F7167"/>
        </w:tc>
      </w:tr>
      <w:tr w:rsidR="007F74F4" w:rsidRPr="004F7167" w14:paraId="460F3484" w14:textId="77777777">
        <w:trPr>
          <w:trHeight w:val="256"/>
          <w:jc w:val="center"/>
        </w:trPr>
        <w:tc>
          <w:tcPr>
            <w:tcW w:w="1091" w:type="dxa"/>
            <w:tcMar>
              <w:top w:w="0" w:type="dxa"/>
              <w:left w:w="30" w:type="dxa"/>
              <w:bottom w:w="0" w:type="dxa"/>
              <w:right w:w="30" w:type="dxa"/>
            </w:tcMar>
            <w:vAlign w:val="center"/>
          </w:tcPr>
          <w:p w14:paraId="2694F246" w14:textId="77777777" w:rsidR="007F74F4" w:rsidRPr="004F7167" w:rsidRDefault="00000000" w:rsidP="004F7167">
            <w:r w:rsidRPr="004F7167">
              <w:lastRenderedPageBreak/>
              <w:t>5’-CGAAAGGU-3’f</w:t>
            </w:r>
            <w:r w:rsidRPr="004F7167">
              <w:br/>
              <w:t>3’-GCUUUCCA-5’</w:t>
            </w:r>
          </w:p>
        </w:tc>
        <w:tc>
          <w:tcPr>
            <w:tcW w:w="720" w:type="dxa"/>
            <w:tcBorders>
              <w:left w:val="single" w:sz="4" w:space="0" w:color="000000"/>
            </w:tcBorders>
            <w:vAlign w:val="center"/>
          </w:tcPr>
          <w:p w14:paraId="3B1F22C6" w14:textId="77777777" w:rsidR="007F74F4" w:rsidRPr="004F7167" w:rsidRDefault="007F74F4" w:rsidP="004F7167"/>
        </w:tc>
        <w:tc>
          <w:tcPr>
            <w:tcW w:w="720" w:type="dxa"/>
            <w:vAlign w:val="center"/>
          </w:tcPr>
          <w:p w14:paraId="3485DA60" w14:textId="77777777" w:rsidR="007F74F4" w:rsidRPr="004F7167" w:rsidRDefault="007F74F4" w:rsidP="004F7167"/>
        </w:tc>
        <w:tc>
          <w:tcPr>
            <w:tcW w:w="720" w:type="dxa"/>
            <w:vAlign w:val="center"/>
          </w:tcPr>
          <w:p w14:paraId="0E17638E" w14:textId="77777777" w:rsidR="007F74F4" w:rsidRPr="004F7167" w:rsidRDefault="007F74F4" w:rsidP="004F7167"/>
        </w:tc>
        <w:tc>
          <w:tcPr>
            <w:tcW w:w="720" w:type="dxa"/>
            <w:vAlign w:val="center"/>
          </w:tcPr>
          <w:p w14:paraId="3252E76C" w14:textId="77777777" w:rsidR="007F74F4" w:rsidRPr="004F7167" w:rsidRDefault="007F74F4" w:rsidP="004F7167"/>
        </w:tc>
        <w:tc>
          <w:tcPr>
            <w:tcW w:w="720" w:type="dxa"/>
            <w:tcBorders>
              <w:right w:val="single" w:sz="4" w:space="0" w:color="000000"/>
            </w:tcBorders>
            <w:vAlign w:val="center"/>
          </w:tcPr>
          <w:p w14:paraId="3184F3DA" w14:textId="77777777" w:rsidR="007F74F4" w:rsidRPr="004F7167" w:rsidRDefault="007F74F4" w:rsidP="004F7167"/>
        </w:tc>
        <w:tc>
          <w:tcPr>
            <w:tcW w:w="720" w:type="dxa"/>
            <w:tcBorders>
              <w:left w:val="single" w:sz="4" w:space="0" w:color="000000"/>
            </w:tcBorders>
            <w:vAlign w:val="center"/>
          </w:tcPr>
          <w:p w14:paraId="548BAEF6" w14:textId="77777777" w:rsidR="007F74F4" w:rsidRPr="004F7167" w:rsidRDefault="007F74F4" w:rsidP="004F7167"/>
        </w:tc>
        <w:tc>
          <w:tcPr>
            <w:tcW w:w="720" w:type="dxa"/>
            <w:vAlign w:val="center"/>
          </w:tcPr>
          <w:p w14:paraId="0DC3F920" w14:textId="77777777" w:rsidR="007F74F4" w:rsidRPr="004F7167" w:rsidRDefault="007F74F4" w:rsidP="004F7167"/>
        </w:tc>
        <w:tc>
          <w:tcPr>
            <w:tcW w:w="720" w:type="dxa"/>
            <w:vAlign w:val="center"/>
          </w:tcPr>
          <w:p w14:paraId="3238E75D" w14:textId="77777777" w:rsidR="007F74F4" w:rsidRPr="004F7167" w:rsidRDefault="007F74F4" w:rsidP="004F7167"/>
        </w:tc>
        <w:tc>
          <w:tcPr>
            <w:tcW w:w="720" w:type="dxa"/>
            <w:vAlign w:val="center"/>
          </w:tcPr>
          <w:p w14:paraId="4C10B11A" w14:textId="77777777" w:rsidR="007F74F4" w:rsidRPr="004F7167" w:rsidRDefault="007F74F4" w:rsidP="004F7167"/>
        </w:tc>
        <w:tc>
          <w:tcPr>
            <w:tcW w:w="720" w:type="dxa"/>
            <w:tcBorders>
              <w:right w:val="single" w:sz="4" w:space="0" w:color="000000"/>
            </w:tcBorders>
            <w:vAlign w:val="center"/>
          </w:tcPr>
          <w:p w14:paraId="376715E0" w14:textId="77777777" w:rsidR="007F74F4" w:rsidRPr="004F7167" w:rsidRDefault="007F74F4" w:rsidP="004F7167"/>
        </w:tc>
        <w:tc>
          <w:tcPr>
            <w:tcW w:w="720" w:type="dxa"/>
            <w:vAlign w:val="center"/>
          </w:tcPr>
          <w:p w14:paraId="08BF0DA4" w14:textId="77777777" w:rsidR="007F74F4" w:rsidRPr="004F7167" w:rsidRDefault="007F74F4" w:rsidP="004F7167"/>
        </w:tc>
        <w:tc>
          <w:tcPr>
            <w:tcW w:w="720" w:type="dxa"/>
            <w:vAlign w:val="center"/>
          </w:tcPr>
          <w:p w14:paraId="247B0932" w14:textId="77777777" w:rsidR="007F74F4" w:rsidRPr="004F7167" w:rsidRDefault="007F74F4" w:rsidP="004F7167"/>
        </w:tc>
        <w:tc>
          <w:tcPr>
            <w:tcW w:w="720" w:type="dxa"/>
            <w:vAlign w:val="center"/>
          </w:tcPr>
          <w:p w14:paraId="1F1C9AFB" w14:textId="77777777" w:rsidR="007F74F4" w:rsidRPr="004F7167" w:rsidRDefault="007F74F4" w:rsidP="004F7167"/>
        </w:tc>
        <w:tc>
          <w:tcPr>
            <w:tcW w:w="720" w:type="dxa"/>
            <w:vAlign w:val="center"/>
          </w:tcPr>
          <w:p w14:paraId="27726487" w14:textId="77777777" w:rsidR="007F74F4" w:rsidRPr="004F7167" w:rsidRDefault="007F74F4" w:rsidP="004F7167"/>
        </w:tc>
        <w:tc>
          <w:tcPr>
            <w:tcW w:w="720" w:type="dxa"/>
            <w:tcBorders>
              <w:right w:val="single" w:sz="4" w:space="0" w:color="000000"/>
            </w:tcBorders>
            <w:vAlign w:val="center"/>
          </w:tcPr>
          <w:p w14:paraId="6A87649C" w14:textId="77777777" w:rsidR="007F74F4" w:rsidRPr="004F7167" w:rsidRDefault="007F74F4" w:rsidP="004F7167"/>
        </w:tc>
        <w:tc>
          <w:tcPr>
            <w:tcW w:w="590" w:type="dxa"/>
            <w:vAlign w:val="center"/>
          </w:tcPr>
          <w:p w14:paraId="672B9F25" w14:textId="77777777" w:rsidR="007F74F4" w:rsidRPr="004F7167" w:rsidRDefault="007F74F4" w:rsidP="004F7167"/>
        </w:tc>
        <w:tc>
          <w:tcPr>
            <w:tcW w:w="590" w:type="dxa"/>
            <w:vAlign w:val="center"/>
          </w:tcPr>
          <w:p w14:paraId="0F852C8E" w14:textId="77777777" w:rsidR="007F74F4" w:rsidRPr="004F7167" w:rsidRDefault="007F74F4" w:rsidP="004F7167"/>
        </w:tc>
        <w:tc>
          <w:tcPr>
            <w:tcW w:w="590" w:type="dxa"/>
            <w:vAlign w:val="center"/>
          </w:tcPr>
          <w:p w14:paraId="030AFC76" w14:textId="77777777" w:rsidR="007F74F4" w:rsidRPr="004F7167" w:rsidRDefault="007F74F4" w:rsidP="004F7167"/>
        </w:tc>
        <w:tc>
          <w:tcPr>
            <w:tcW w:w="590" w:type="dxa"/>
            <w:vAlign w:val="center"/>
          </w:tcPr>
          <w:p w14:paraId="5783E92C" w14:textId="77777777" w:rsidR="007F74F4" w:rsidRPr="004F7167" w:rsidRDefault="007F74F4" w:rsidP="004F7167"/>
        </w:tc>
        <w:tc>
          <w:tcPr>
            <w:tcW w:w="590" w:type="dxa"/>
            <w:tcBorders>
              <w:right w:val="single" w:sz="4" w:space="0" w:color="000000"/>
            </w:tcBorders>
            <w:vAlign w:val="center"/>
          </w:tcPr>
          <w:p w14:paraId="7A952090" w14:textId="77777777" w:rsidR="007F74F4" w:rsidRPr="004F7167" w:rsidRDefault="007F74F4" w:rsidP="004F7167"/>
        </w:tc>
      </w:tr>
      <w:tr w:rsidR="007F74F4" w:rsidRPr="004F7167" w14:paraId="1A9E4157" w14:textId="77777777">
        <w:trPr>
          <w:trHeight w:val="256"/>
          <w:jc w:val="center"/>
        </w:trPr>
        <w:tc>
          <w:tcPr>
            <w:tcW w:w="1091" w:type="dxa"/>
            <w:tcMar>
              <w:top w:w="0" w:type="dxa"/>
              <w:left w:w="30" w:type="dxa"/>
              <w:bottom w:w="0" w:type="dxa"/>
              <w:right w:w="30" w:type="dxa"/>
            </w:tcMar>
            <w:vAlign w:val="center"/>
          </w:tcPr>
          <w:p w14:paraId="505E7DB3" w14:textId="77777777" w:rsidR="007F74F4" w:rsidRPr="004F7167" w:rsidRDefault="00000000" w:rsidP="004F7167">
            <w:r w:rsidRPr="004F7167">
              <w:t>5’-CUGAGUC-3’f</w:t>
            </w:r>
            <w:r w:rsidRPr="004F7167">
              <w:br/>
              <w:t>3’-GACUCAG-5’</w:t>
            </w:r>
          </w:p>
        </w:tc>
        <w:tc>
          <w:tcPr>
            <w:tcW w:w="720" w:type="dxa"/>
            <w:tcBorders>
              <w:left w:val="single" w:sz="4" w:space="0" w:color="000000"/>
            </w:tcBorders>
            <w:vAlign w:val="center"/>
          </w:tcPr>
          <w:p w14:paraId="54091C62" w14:textId="77777777" w:rsidR="007F74F4" w:rsidRPr="004F7167" w:rsidRDefault="007F74F4" w:rsidP="004F7167"/>
        </w:tc>
        <w:tc>
          <w:tcPr>
            <w:tcW w:w="720" w:type="dxa"/>
            <w:vAlign w:val="center"/>
          </w:tcPr>
          <w:p w14:paraId="7C92CC11" w14:textId="77777777" w:rsidR="007F74F4" w:rsidRPr="004F7167" w:rsidRDefault="007F74F4" w:rsidP="004F7167"/>
        </w:tc>
        <w:tc>
          <w:tcPr>
            <w:tcW w:w="720" w:type="dxa"/>
            <w:vAlign w:val="center"/>
          </w:tcPr>
          <w:p w14:paraId="26AB9AAB" w14:textId="77777777" w:rsidR="007F74F4" w:rsidRPr="004F7167" w:rsidRDefault="007F74F4" w:rsidP="004F7167"/>
        </w:tc>
        <w:tc>
          <w:tcPr>
            <w:tcW w:w="720" w:type="dxa"/>
            <w:vAlign w:val="center"/>
          </w:tcPr>
          <w:p w14:paraId="20595A94" w14:textId="77777777" w:rsidR="007F74F4" w:rsidRPr="004F7167" w:rsidRDefault="007F74F4" w:rsidP="004F7167"/>
        </w:tc>
        <w:tc>
          <w:tcPr>
            <w:tcW w:w="720" w:type="dxa"/>
            <w:tcBorders>
              <w:right w:val="single" w:sz="4" w:space="0" w:color="000000"/>
            </w:tcBorders>
            <w:vAlign w:val="center"/>
          </w:tcPr>
          <w:p w14:paraId="1EF4AC0C" w14:textId="77777777" w:rsidR="007F74F4" w:rsidRPr="004F7167" w:rsidRDefault="007F74F4" w:rsidP="004F7167"/>
        </w:tc>
        <w:tc>
          <w:tcPr>
            <w:tcW w:w="720" w:type="dxa"/>
            <w:tcBorders>
              <w:left w:val="single" w:sz="4" w:space="0" w:color="000000"/>
            </w:tcBorders>
            <w:vAlign w:val="center"/>
          </w:tcPr>
          <w:p w14:paraId="2B78F864" w14:textId="77777777" w:rsidR="007F74F4" w:rsidRPr="004F7167" w:rsidRDefault="007F74F4" w:rsidP="004F7167"/>
        </w:tc>
        <w:tc>
          <w:tcPr>
            <w:tcW w:w="720" w:type="dxa"/>
            <w:vAlign w:val="center"/>
          </w:tcPr>
          <w:p w14:paraId="5ADDD85D" w14:textId="77777777" w:rsidR="007F74F4" w:rsidRPr="004F7167" w:rsidRDefault="007F74F4" w:rsidP="004F7167"/>
        </w:tc>
        <w:tc>
          <w:tcPr>
            <w:tcW w:w="720" w:type="dxa"/>
            <w:vAlign w:val="center"/>
          </w:tcPr>
          <w:p w14:paraId="0BC23EEE" w14:textId="77777777" w:rsidR="007F74F4" w:rsidRPr="004F7167" w:rsidRDefault="007F74F4" w:rsidP="004F7167"/>
        </w:tc>
        <w:tc>
          <w:tcPr>
            <w:tcW w:w="720" w:type="dxa"/>
            <w:vAlign w:val="center"/>
          </w:tcPr>
          <w:p w14:paraId="35F4ED74" w14:textId="77777777" w:rsidR="007F74F4" w:rsidRPr="004F7167" w:rsidRDefault="007F74F4" w:rsidP="004F7167"/>
        </w:tc>
        <w:tc>
          <w:tcPr>
            <w:tcW w:w="720" w:type="dxa"/>
            <w:tcBorders>
              <w:right w:val="single" w:sz="4" w:space="0" w:color="000000"/>
            </w:tcBorders>
            <w:vAlign w:val="center"/>
          </w:tcPr>
          <w:p w14:paraId="10464F70" w14:textId="77777777" w:rsidR="007F74F4" w:rsidRPr="004F7167" w:rsidRDefault="007F74F4" w:rsidP="004F7167"/>
        </w:tc>
        <w:tc>
          <w:tcPr>
            <w:tcW w:w="720" w:type="dxa"/>
            <w:vAlign w:val="center"/>
          </w:tcPr>
          <w:p w14:paraId="74623C6C" w14:textId="77777777" w:rsidR="007F74F4" w:rsidRPr="004F7167" w:rsidRDefault="007F74F4" w:rsidP="004F7167"/>
        </w:tc>
        <w:tc>
          <w:tcPr>
            <w:tcW w:w="720" w:type="dxa"/>
            <w:vAlign w:val="center"/>
          </w:tcPr>
          <w:p w14:paraId="77B4F909" w14:textId="77777777" w:rsidR="007F74F4" w:rsidRPr="004F7167" w:rsidRDefault="007F74F4" w:rsidP="004F7167"/>
        </w:tc>
        <w:tc>
          <w:tcPr>
            <w:tcW w:w="720" w:type="dxa"/>
            <w:vAlign w:val="center"/>
          </w:tcPr>
          <w:p w14:paraId="74C2CD92" w14:textId="77777777" w:rsidR="007F74F4" w:rsidRPr="004F7167" w:rsidRDefault="007F74F4" w:rsidP="004F7167"/>
        </w:tc>
        <w:tc>
          <w:tcPr>
            <w:tcW w:w="720" w:type="dxa"/>
            <w:vAlign w:val="center"/>
          </w:tcPr>
          <w:p w14:paraId="70554B41" w14:textId="77777777" w:rsidR="007F74F4" w:rsidRPr="004F7167" w:rsidRDefault="007F74F4" w:rsidP="004F7167"/>
        </w:tc>
        <w:tc>
          <w:tcPr>
            <w:tcW w:w="720" w:type="dxa"/>
            <w:tcBorders>
              <w:right w:val="single" w:sz="4" w:space="0" w:color="000000"/>
            </w:tcBorders>
            <w:vAlign w:val="center"/>
          </w:tcPr>
          <w:p w14:paraId="1334E823" w14:textId="77777777" w:rsidR="007F74F4" w:rsidRPr="004F7167" w:rsidRDefault="007F74F4" w:rsidP="004F7167"/>
        </w:tc>
        <w:tc>
          <w:tcPr>
            <w:tcW w:w="590" w:type="dxa"/>
            <w:vAlign w:val="center"/>
          </w:tcPr>
          <w:p w14:paraId="6FBA535D" w14:textId="77777777" w:rsidR="007F74F4" w:rsidRPr="004F7167" w:rsidRDefault="007F74F4" w:rsidP="004F7167"/>
        </w:tc>
        <w:tc>
          <w:tcPr>
            <w:tcW w:w="590" w:type="dxa"/>
            <w:vAlign w:val="center"/>
          </w:tcPr>
          <w:p w14:paraId="5A1D1005" w14:textId="77777777" w:rsidR="007F74F4" w:rsidRPr="004F7167" w:rsidRDefault="007F74F4" w:rsidP="004F7167"/>
        </w:tc>
        <w:tc>
          <w:tcPr>
            <w:tcW w:w="590" w:type="dxa"/>
            <w:vAlign w:val="center"/>
          </w:tcPr>
          <w:p w14:paraId="27FC65C3" w14:textId="77777777" w:rsidR="007F74F4" w:rsidRPr="004F7167" w:rsidRDefault="007F74F4" w:rsidP="004F7167"/>
        </w:tc>
        <w:tc>
          <w:tcPr>
            <w:tcW w:w="590" w:type="dxa"/>
            <w:vAlign w:val="center"/>
          </w:tcPr>
          <w:p w14:paraId="18D8AA6E" w14:textId="77777777" w:rsidR="007F74F4" w:rsidRPr="004F7167" w:rsidRDefault="007F74F4" w:rsidP="004F7167"/>
        </w:tc>
        <w:tc>
          <w:tcPr>
            <w:tcW w:w="590" w:type="dxa"/>
            <w:tcBorders>
              <w:right w:val="single" w:sz="4" w:space="0" w:color="000000"/>
            </w:tcBorders>
            <w:vAlign w:val="center"/>
          </w:tcPr>
          <w:p w14:paraId="4B0F0777" w14:textId="77777777" w:rsidR="007F74F4" w:rsidRPr="004F7167" w:rsidRDefault="007F74F4" w:rsidP="004F7167"/>
        </w:tc>
      </w:tr>
      <w:tr w:rsidR="007F74F4" w:rsidRPr="004F7167" w14:paraId="737F55A0" w14:textId="77777777">
        <w:trPr>
          <w:trHeight w:val="256"/>
          <w:jc w:val="center"/>
        </w:trPr>
        <w:tc>
          <w:tcPr>
            <w:tcW w:w="1091" w:type="dxa"/>
            <w:tcMar>
              <w:top w:w="0" w:type="dxa"/>
              <w:left w:w="30" w:type="dxa"/>
              <w:bottom w:w="0" w:type="dxa"/>
              <w:right w:w="30" w:type="dxa"/>
            </w:tcMar>
            <w:vAlign w:val="center"/>
          </w:tcPr>
          <w:p w14:paraId="443D69AB" w14:textId="77777777" w:rsidR="007F74F4" w:rsidRPr="004F7167" w:rsidRDefault="00000000" w:rsidP="004F7167">
            <w:r w:rsidRPr="004F7167">
              <w:t>5’-CGUUGC-3’f</w:t>
            </w:r>
            <w:r w:rsidRPr="004F7167">
              <w:br/>
              <w:t>3’-GCAACG-5’</w:t>
            </w:r>
          </w:p>
        </w:tc>
        <w:tc>
          <w:tcPr>
            <w:tcW w:w="720" w:type="dxa"/>
            <w:tcBorders>
              <w:left w:val="single" w:sz="4" w:space="0" w:color="000000"/>
            </w:tcBorders>
            <w:vAlign w:val="center"/>
          </w:tcPr>
          <w:p w14:paraId="030B8E68" w14:textId="77777777" w:rsidR="007F74F4" w:rsidRPr="004F7167" w:rsidRDefault="007F74F4" w:rsidP="004F7167"/>
        </w:tc>
        <w:tc>
          <w:tcPr>
            <w:tcW w:w="720" w:type="dxa"/>
            <w:vAlign w:val="center"/>
          </w:tcPr>
          <w:p w14:paraId="6D62D19E" w14:textId="77777777" w:rsidR="007F74F4" w:rsidRPr="004F7167" w:rsidRDefault="007F74F4" w:rsidP="004F7167"/>
        </w:tc>
        <w:tc>
          <w:tcPr>
            <w:tcW w:w="720" w:type="dxa"/>
            <w:vAlign w:val="center"/>
          </w:tcPr>
          <w:p w14:paraId="03109031" w14:textId="77777777" w:rsidR="007F74F4" w:rsidRPr="004F7167" w:rsidRDefault="007F74F4" w:rsidP="004F7167"/>
        </w:tc>
        <w:tc>
          <w:tcPr>
            <w:tcW w:w="720" w:type="dxa"/>
            <w:vAlign w:val="center"/>
          </w:tcPr>
          <w:p w14:paraId="2D7860AC" w14:textId="77777777" w:rsidR="007F74F4" w:rsidRPr="004F7167" w:rsidRDefault="007F74F4" w:rsidP="004F7167"/>
        </w:tc>
        <w:tc>
          <w:tcPr>
            <w:tcW w:w="720" w:type="dxa"/>
            <w:tcBorders>
              <w:right w:val="single" w:sz="4" w:space="0" w:color="000000"/>
            </w:tcBorders>
            <w:vAlign w:val="center"/>
          </w:tcPr>
          <w:p w14:paraId="7E217B27" w14:textId="77777777" w:rsidR="007F74F4" w:rsidRPr="004F7167" w:rsidRDefault="007F74F4" w:rsidP="004F7167"/>
        </w:tc>
        <w:tc>
          <w:tcPr>
            <w:tcW w:w="720" w:type="dxa"/>
            <w:tcBorders>
              <w:left w:val="single" w:sz="4" w:space="0" w:color="000000"/>
            </w:tcBorders>
            <w:vAlign w:val="center"/>
          </w:tcPr>
          <w:p w14:paraId="657E81C0" w14:textId="77777777" w:rsidR="007F74F4" w:rsidRPr="004F7167" w:rsidRDefault="007F74F4" w:rsidP="004F7167"/>
        </w:tc>
        <w:tc>
          <w:tcPr>
            <w:tcW w:w="720" w:type="dxa"/>
            <w:vAlign w:val="center"/>
          </w:tcPr>
          <w:p w14:paraId="414482E2" w14:textId="77777777" w:rsidR="007F74F4" w:rsidRPr="004F7167" w:rsidRDefault="007F74F4" w:rsidP="004F7167"/>
        </w:tc>
        <w:tc>
          <w:tcPr>
            <w:tcW w:w="720" w:type="dxa"/>
            <w:vAlign w:val="center"/>
          </w:tcPr>
          <w:p w14:paraId="7C5DF3A9" w14:textId="77777777" w:rsidR="007F74F4" w:rsidRPr="004F7167" w:rsidRDefault="007F74F4" w:rsidP="004F7167"/>
        </w:tc>
        <w:tc>
          <w:tcPr>
            <w:tcW w:w="720" w:type="dxa"/>
            <w:vAlign w:val="center"/>
          </w:tcPr>
          <w:p w14:paraId="3B599940" w14:textId="77777777" w:rsidR="007F74F4" w:rsidRPr="004F7167" w:rsidRDefault="007F74F4" w:rsidP="004F7167"/>
        </w:tc>
        <w:tc>
          <w:tcPr>
            <w:tcW w:w="720" w:type="dxa"/>
            <w:tcBorders>
              <w:right w:val="single" w:sz="4" w:space="0" w:color="000000"/>
            </w:tcBorders>
            <w:vAlign w:val="center"/>
          </w:tcPr>
          <w:p w14:paraId="7758F3A7" w14:textId="77777777" w:rsidR="007F74F4" w:rsidRPr="004F7167" w:rsidRDefault="007F74F4" w:rsidP="004F7167"/>
        </w:tc>
        <w:tc>
          <w:tcPr>
            <w:tcW w:w="720" w:type="dxa"/>
            <w:vAlign w:val="center"/>
          </w:tcPr>
          <w:p w14:paraId="2A8851D8" w14:textId="77777777" w:rsidR="007F74F4" w:rsidRPr="004F7167" w:rsidRDefault="007F74F4" w:rsidP="004F7167"/>
        </w:tc>
        <w:tc>
          <w:tcPr>
            <w:tcW w:w="720" w:type="dxa"/>
            <w:vAlign w:val="center"/>
          </w:tcPr>
          <w:p w14:paraId="4AB88ED4" w14:textId="77777777" w:rsidR="007F74F4" w:rsidRPr="004F7167" w:rsidRDefault="007F74F4" w:rsidP="004F7167"/>
        </w:tc>
        <w:tc>
          <w:tcPr>
            <w:tcW w:w="720" w:type="dxa"/>
            <w:vAlign w:val="center"/>
          </w:tcPr>
          <w:p w14:paraId="254C402C" w14:textId="77777777" w:rsidR="007F74F4" w:rsidRPr="004F7167" w:rsidRDefault="007F74F4" w:rsidP="004F7167"/>
        </w:tc>
        <w:tc>
          <w:tcPr>
            <w:tcW w:w="720" w:type="dxa"/>
            <w:vAlign w:val="center"/>
          </w:tcPr>
          <w:p w14:paraId="794693B3" w14:textId="77777777" w:rsidR="007F74F4" w:rsidRPr="004F7167" w:rsidRDefault="007F74F4" w:rsidP="004F7167"/>
        </w:tc>
        <w:tc>
          <w:tcPr>
            <w:tcW w:w="720" w:type="dxa"/>
            <w:tcBorders>
              <w:right w:val="single" w:sz="4" w:space="0" w:color="000000"/>
            </w:tcBorders>
            <w:vAlign w:val="center"/>
          </w:tcPr>
          <w:p w14:paraId="239D3151" w14:textId="77777777" w:rsidR="007F74F4" w:rsidRPr="004F7167" w:rsidRDefault="007F74F4" w:rsidP="004F7167"/>
        </w:tc>
        <w:tc>
          <w:tcPr>
            <w:tcW w:w="590" w:type="dxa"/>
            <w:vAlign w:val="center"/>
          </w:tcPr>
          <w:p w14:paraId="6079AA7E" w14:textId="77777777" w:rsidR="007F74F4" w:rsidRPr="004F7167" w:rsidRDefault="007F74F4" w:rsidP="004F7167"/>
        </w:tc>
        <w:tc>
          <w:tcPr>
            <w:tcW w:w="590" w:type="dxa"/>
            <w:vAlign w:val="center"/>
          </w:tcPr>
          <w:p w14:paraId="368E9B36" w14:textId="77777777" w:rsidR="007F74F4" w:rsidRPr="004F7167" w:rsidRDefault="007F74F4" w:rsidP="004F7167"/>
        </w:tc>
        <w:tc>
          <w:tcPr>
            <w:tcW w:w="590" w:type="dxa"/>
            <w:vAlign w:val="center"/>
          </w:tcPr>
          <w:p w14:paraId="17E52EA0" w14:textId="77777777" w:rsidR="007F74F4" w:rsidRPr="004F7167" w:rsidRDefault="007F74F4" w:rsidP="004F7167"/>
        </w:tc>
        <w:tc>
          <w:tcPr>
            <w:tcW w:w="590" w:type="dxa"/>
            <w:vAlign w:val="center"/>
          </w:tcPr>
          <w:p w14:paraId="4E3A78F4" w14:textId="77777777" w:rsidR="007F74F4" w:rsidRPr="004F7167" w:rsidRDefault="007F74F4" w:rsidP="004F7167"/>
        </w:tc>
        <w:tc>
          <w:tcPr>
            <w:tcW w:w="590" w:type="dxa"/>
            <w:tcBorders>
              <w:right w:val="single" w:sz="4" w:space="0" w:color="000000"/>
            </w:tcBorders>
            <w:vAlign w:val="center"/>
          </w:tcPr>
          <w:p w14:paraId="343F17C3" w14:textId="77777777" w:rsidR="007F74F4" w:rsidRPr="004F7167" w:rsidRDefault="007F74F4" w:rsidP="004F7167"/>
        </w:tc>
      </w:tr>
      <w:tr w:rsidR="007F74F4" w:rsidRPr="004F7167" w14:paraId="2B014DF4" w14:textId="77777777">
        <w:trPr>
          <w:trHeight w:val="256"/>
          <w:jc w:val="center"/>
        </w:trPr>
        <w:tc>
          <w:tcPr>
            <w:tcW w:w="1091" w:type="dxa"/>
            <w:tcMar>
              <w:top w:w="0" w:type="dxa"/>
              <w:left w:w="30" w:type="dxa"/>
              <w:bottom w:w="0" w:type="dxa"/>
              <w:right w:w="30" w:type="dxa"/>
            </w:tcMar>
            <w:vAlign w:val="center"/>
          </w:tcPr>
          <w:p w14:paraId="7704C765" w14:textId="77777777" w:rsidR="007F74F4" w:rsidRPr="004F7167" w:rsidRDefault="00000000" w:rsidP="004F7167">
            <w:r w:rsidRPr="004F7167">
              <w:t xml:space="preserve">  F-CGAAAGGU-3’f</w:t>
            </w:r>
            <w:r w:rsidRPr="004F7167">
              <w:br/>
              <w:t>Q-GCUUUCCA-5’</w:t>
            </w:r>
          </w:p>
        </w:tc>
        <w:tc>
          <w:tcPr>
            <w:tcW w:w="720" w:type="dxa"/>
            <w:tcBorders>
              <w:left w:val="single" w:sz="4" w:space="0" w:color="000000"/>
            </w:tcBorders>
            <w:vAlign w:val="center"/>
          </w:tcPr>
          <w:p w14:paraId="0D6259AB" w14:textId="77777777" w:rsidR="007F74F4" w:rsidRPr="004F7167" w:rsidRDefault="007F74F4" w:rsidP="004F7167"/>
        </w:tc>
        <w:tc>
          <w:tcPr>
            <w:tcW w:w="720" w:type="dxa"/>
            <w:vAlign w:val="center"/>
          </w:tcPr>
          <w:p w14:paraId="11169EDC" w14:textId="77777777" w:rsidR="007F74F4" w:rsidRPr="004F7167" w:rsidRDefault="007F74F4" w:rsidP="004F7167"/>
        </w:tc>
        <w:tc>
          <w:tcPr>
            <w:tcW w:w="720" w:type="dxa"/>
            <w:vAlign w:val="center"/>
          </w:tcPr>
          <w:p w14:paraId="2BD91811" w14:textId="77777777" w:rsidR="007F74F4" w:rsidRPr="004F7167" w:rsidRDefault="007F74F4" w:rsidP="004F7167"/>
        </w:tc>
        <w:tc>
          <w:tcPr>
            <w:tcW w:w="720" w:type="dxa"/>
            <w:vAlign w:val="center"/>
          </w:tcPr>
          <w:p w14:paraId="427D1C37" w14:textId="77777777" w:rsidR="007F74F4" w:rsidRPr="004F7167" w:rsidRDefault="007F74F4" w:rsidP="004F7167"/>
        </w:tc>
        <w:tc>
          <w:tcPr>
            <w:tcW w:w="720" w:type="dxa"/>
            <w:tcBorders>
              <w:right w:val="single" w:sz="4" w:space="0" w:color="000000"/>
            </w:tcBorders>
            <w:vAlign w:val="center"/>
          </w:tcPr>
          <w:p w14:paraId="54B0543A" w14:textId="77777777" w:rsidR="007F74F4" w:rsidRPr="004F7167" w:rsidRDefault="007F74F4" w:rsidP="004F7167"/>
        </w:tc>
        <w:tc>
          <w:tcPr>
            <w:tcW w:w="720" w:type="dxa"/>
            <w:tcBorders>
              <w:left w:val="single" w:sz="4" w:space="0" w:color="000000"/>
            </w:tcBorders>
            <w:vAlign w:val="center"/>
          </w:tcPr>
          <w:p w14:paraId="0B9C24A4" w14:textId="77777777" w:rsidR="007F74F4" w:rsidRPr="004F7167" w:rsidRDefault="007F74F4" w:rsidP="004F7167"/>
        </w:tc>
        <w:tc>
          <w:tcPr>
            <w:tcW w:w="720" w:type="dxa"/>
            <w:vAlign w:val="center"/>
          </w:tcPr>
          <w:p w14:paraId="00366CD1" w14:textId="77777777" w:rsidR="007F74F4" w:rsidRPr="004F7167" w:rsidRDefault="007F74F4" w:rsidP="004F7167"/>
        </w:tc>
        <w:tc>
          <w:tcPr>
            <w:tcW w:w="720" w:type="dxa"/>
            <w:vAlign w:val="center"/>
          </w:tcPr>
          <w:p w14:paraId="42F93B1C" w14:textId="77777777" w:rsidR="007F74F4" w:rsidRPr="004F7167" w:rsidRDefault="007F74F4" w:rsidP="004F7167"/>
        </w:tc>
        <w:tc>
          <w:tcPr>
            <w:tcW w:w="720" w:type="dxa"/>
            <w:vAlign w:val="center"/>
          </w:tcPr>
          <w:p w14:paraId="6E5D68F4" w14:textId="77777777" w:rsidR="007F74F4" w:rsidRPr="004F7167" w:rsidRDefault="007F74F4" w:rsidP="004F7167"/>
        </w:tc>
        <w:tc>
          <w:tcPr>
            <w:tcW w:w="720" w:type="dxa"/>
            <w:tcBorders>
              <w:right w:val="single" w:sz="4" w:space="0" w:color="000000"/>
            </w:tcBorders>
            <w:vAlign w:val="center"/>
          </w:tcPr>
          <w:p w14:paraId="10904152" w14:textId="77777777" w:rsidR="007F74F4" w:rsidRPr="004F7167" w:rsidRDefault="007F74F4" w:rsidP="004F7167"/>
        </w:tc>
        <w:tc>
          <w:tcPr>
            <w:tcW w:w="720" w:type="dxa"/>
            <w:vAlign w:val="center"/>
          </w:tcPr>
          <w:p w14:paraId="092690D4" w14:textId="77777777" w:rsidR="007F74F4" w:rsidRPr="004F7167" w:rsidRDefault="007F74F4" w:rsidP="004F7167"/>
        </w:tc>
        <w:tc>
          <w:tcPr>
            <w:tcW w:w="720" w:type="dxa"/>
            <w:vAlign w:val="center"/>
          </w:tcPr>
          <w:p w14:paraId="278EC4AC" w14:textId="77777777" w:rsidR="007F74F4" w:rsidRPr="004F7167" w:rsidRDefault="007F74F4" w:rsidP="004F7167"/>
        </w:tc>
        <w:tc>
          <w:tcPr>
            <w:tcW w:w="720" w:type="dxa"/>
            <w:vAlign w:val="center"/>
          </w:tcPr>
          <w:p w14:paraId="2B1BC20B" w14:textId="77777777" w:rsidR="007F74F4" w:rsidRPr="004F7167" w:rsidRDefault="007F74F4" w:rsidP="004F7167"/>
        </w:tc>
        <w:tc>
          <w:tcPr>
            <w:tcW w:w="720" w:type="dxa"/>
            <w:vAlign w:val="center"/>
          </w:tcPr>
          <w:p w14:paraId="62EFE561" w14:textId="77777777" w:rsidR="007F74F4" w:rsidRPr="004F7167" w:rsidRDefault="007F74F4" w:rsidP="004F7167"/>
        </w:tc>
        <w:tc>
          <w:tcPr>
            <w:tcW w:w="720" w:type="dxa"/>
            <w:tcBorders>
              <w:right w:val="single" w:sz="4" w:space="0" w:color="000000"/>
            </w:tcBorders>
            <w:vAlign w:val="center"/>
          </w:tcPr>
          <w:p w14:paraId="283F9BB9" w14:textId="77777777" w:rsidR="007F74F4" w:rsidRPr="004F7167" w:rsidRDefault="007F74F4" w:rsidP="004F7167"/>
        </w:tc>
        <w:tc>
          <w:tcPr>
            <w:tcW w:w="590" w:type="dxa"/>
            <w:vAlign w:val="center"/>
          </w:tcPr>
          <w:p w14:paraId="2B45C7BF" w14:textId="77777777" w:rsidR="007F74F4" w:rsidRPr="004F7167" w:rsidRDefault="007F74F4" w:rsidP="004F7167"/>
        </w:tc>
        <w:tc>
          <w:tcPr>
            <w:tcW w:w="590" w:type="dxa"/>
            <w:vAlign w:val="center"/>
          </w:tcPr>
          <w:p w14:paraId="2F0CC56D" w14:textId="77777777" w:rsidR="007F74F4" w:rsidRPr="004F7167" w:rsidRDefault="007F74F4" w:rsidP="004F7167"/>
        </w:tc>
        <w:tc>
          <w:tcPr>
            <w:tcW w:w="590" w:type="dxa"/>
            <w:vAlign w:val="center"/>
          </w:tcPr>
          <w:p w14:paraId="17FEB4AD" w14:textId="77777777" w:rsidR="007F74F4" w:rsidRPr="004F7167" w:rsidRDefault="007F74F4" w:rsidP="004F7167"/>
        </w:tc>
        <w:tc>
          <w:tcPr>
            <w:tcW w:w="590" w:type="dxa"/>
            <w:vAlign w:val="center"/>
          </w:tcPr>
          <w:p w14:paraId="21660EAA" w14:textId="77777777" w:rsidR="007F74F4" w:rsidRPr="004F7167" w:rsidRDefault="007F74F4" w:rsidP="004F7167"/>
        </w:tc>
        <w:tc>
          <w:tcPr>
            <w:tcW w:w="590" w:type="dxa"/>
            <w:tcBorders>
              <w:right w:val="single" w:sz="4" w:space="0" w:color="000000"/>
            </w:tcBorders>
            <w:vAlign w:val="center"/>
          </w:tcPr>
          <w:p w14:paraId="634D63FA" w14:textId="77777777" w:rsidR="007F74F4" w:rsidRPr="004F7167" w:rsidRDefault="007F74F4" w:rsidP="004F7167"/>
        </w:tc>
      </w:tr>
      <w:tr w:rsidR="007F74F4" w:rsidRPr="004F7167" w14:paraId="253042B4" w14:textId="77777777">
        <w:trPr>
          <w:trHeight w:val="256"/>
          <w:jc w:val="center"/>
        </w:trPr>
        <w:tc>
          <w:tcPr>
            <w:tcW w:w="1091" w:type="dxa"/>
            <w:tcMar>
              <w:top w:w="0" w:type="dxa"/>
              <w:left w:w="30" w:type="dxa"/>
              <w:bottom w:w="0" w:type="dxa"/>
              <w:right w:w="30" w:type="dxa"/>
            </w:tcMar>
            <w:vAlign w:val="center"/>
          </w:tcPr>
          <w:p w14:paraId="6C186533" w14:textId="77777777" w:rsidR="007F74F4" w:rsidRPr="004F7167" w:rsidRDefault="00000000" w:rsidP="004F7167">
            <w:r w:rsidRPr="004F7167">
              <w:t xml:space="preserve">  F-CUGAGUC-3’ f</w:t>
            </w:r>
            <w:r w:rsidRPr="004F7167">
              <w:br/>
              <w:t>Q-GACUCAG-5’</w:t>
            </w:r>
          </w:p>
        </w:tc>
        <w:tc>
          <w:tcPr>
            <w:tcW w:w="720" w:type="dxa"/>
            <w:tcBorders>
              <w:left w:val="single" w:sz="4" w:space="0" w:color="000000"/>
            </w:tcBorders>
            <w:vAlign w:val="center"/>
          </w:tcPr>
          <w:p w14:paraId="7EEF5461" w14:textId="77777777" w:rsidR="007F74F4" w:rsidRPr="004F7167" w:rsidRDefault="007F74F4" w:rsidP="004F7167"/>
        </w:tc>
        <w:tc>
          <w:tcPr>
            <w:tcW w:w="720" w:type="dxa"/>
            <w:vAlign w:val="center"/>
          </w:tcPr>
          <w:p w14:paraId="3E84FB02" w14:textId="77777777" w:rsidR="007F74F4" w:rsidRPr="004F7167" w:rsidRDefault="007F74F4" w:rsidP="004F7167"/>
        </w:tc>
        <w:tc>
          <w:tcPr>
            <w:tcW w:w="720" w:type="dxa"/>
            <w:vAlign w:val="center"/>
          </w:tcPr>
          <w:p w14:paraId="0E9E599D" w14:textId="77777777" w:rsidR="007F74F4" w:rsidRPr="004F7167" w:rsidRDefault="007F74F4" w:rsidP="004F7167"/>
        </w:tc>
        <w:tc>
          <w:tcPr>
            <w:tcW w:w="720" w:type="dxa"/>
            <w:vAlign w:val="center"/>
          </w:tcPr>
          <w:p w14:paraId="6BE0A65D" w14:textId="77777777" w:rsidR="007F74F4" w:rsidRPr="004F7167" w:rsidRDefault="007F74F4" w:rsidP="004F7167"/>
        </w:tc>
        <w:tc>
          <w:tcPr>
            <w:tcW w:w="720" w:type="dxa"/>
            <w:tcBorders>
              <w:right w:val="single" w:sz="4" w:space="0" w:color="000000"/>
            </w:tcBorders>
            <w:vAlign w:val="center"/>
          </w:tcPr>
          <w:p w14:paraId="245B1ED2" w14:textId="77777777" w:rsidR="007F74F4" w:rsidRPr="004F7167" w:rsidRDefault="007F74F4" w:rsidP="004F7167"/>
        </w:tc>
        <w:tc>
          <w:tcPr>
            <w:tcW w:w="720" w:type="dxa"/>
            <w:tcBorders>
              <w:left w:val="single" w:sz="4" w:space="0" w:color="000000"/>
            </w:tcBorders>
            <w:vAlign w:val="center"/>
          </w:tcPr>
          <w:p w14:paraId="56BA1A75" w14:textId="77777777" w:rsidR="007F74F4" w:rsidRPr="004F7167" w:rsidRDefault="007F74F4" w:rsidP="004F7167"/>
        </w:tc>
        <w:tc>
          <w:tcPr>
            <w:tcW w:w="720" w:type="dxa"/>
            <w:vAlign w:val="center"/>
          </w:tcPr>
          <w:p w14:paraId="3C95CEE0" w14:textId="77777777" w:rsidR="007F74F4" w:rsidRPr="004F7167" w:rsidRDefault="007F74F4" w:rsidP="004F7167"/>
        </w:tc>
        <w:tc>
          <w:tcPr>
            <w:tcW w:w="720" w:type="dxa"/>
            <w:vAlign w:val="center"/>
          </w:tcPr>
          <w:p w14:paraId="5A2E2F15" w14:textId="77777777" w:rsidR="007F74F4" w:rsidRPr="004F7167" w:rsidRDefault="007F74F4" w:rsidP="004F7167"/>
        </w:tc>
        <w:tc>
          <w:tcPr>
            <w:tcW w:w="720" w:type="dxa"/>
            <w:vAlign w:val="center"/>
          </w:tcPr>
          <w:p w14:paraId="38D10BF3" w14:textId="77777777" w:rsidR="007F74F4" w:rsidRPr="004F7167" w:rsidRDefault="007F74F4" w:rsidP="004F7167"/>
        </w:tc>
        <w:tc>
          <w:tcPr>
            <w:tcW w:w="720" w:type="dxa"/>
            <w:tcBorders>
              <w:right w:val="single" w:sz="4" w:space="0" w:color="000000"/>
            </w:tcBorders>
            <w:vAlign w:val="center"/>
          </w:tcPr>
          <w:p w14:paraId="46C44284" w14:textId="77777777" w:rsidR="007F74F4" w:rsidRPr="004F7167" w:rsidRDefault="007F74F4" w:rsidP="004F7167"/>
        </w:tc>
        <w:tc>
          <w:tcPr>
            <w:tcW w:w="720" w:type="dxa"/>
            <w:vAlign w:val="center"/>
          </w:tcPr>
          <w:p w14:paraId="7238A89A" w14:textId="77777777" w:rsidR="007F74F4" w:rsidRPr="004F7167" w:rsidRDefault="007F74F4" w:rsidP="004F7167"/>
        </w:tc>
        <w:tc>
          <w:tcPr>
            <w:tcW w:w="720" w:type="dxa"/>
            <w:vAlign w:val="center"/>
          </w:tcPr>
          <w:p w14:paraId="02A9164F" w14:textId="77777777" w:rsidR="007F74F4" w:rsidRPr="004F7167" w:rsidRDefault="007F74F4" w:rsidP="004F7167"/>
        </w:tc>
        <w:tc>
          <w:tcPr>
            <w:tcW w:w="720" w:type="dxa"/>
            <w:vAlign w:val="center"/>
          </w:tcPr>
          <w:p w14:paraId="2BC979A4" w14:textId="77777777" w:rsidR="007F74F4" w:rsidRPr="004F7167" w:rsidRDefault="007F74F4" w:rsidP="004F7167"/>
        </w:tc>
        <w:tc>
          <w:tcPr>
            <w:tcW w:w="720" w:type="dxa"/>
            <w:vAlign w:val="center"/>
          </w:tcPr>
          <w:p w14:paraId="6B4C511C" w14:textId="77777777" w:rsidR="007F74F4" w:rsidRPr="004F7167" w:rsidRDefault="007F74F4" w:rsidP="004F7167"/>
        </w:tc>
        <w:tc>
          <w:tcPr>
            <w:tcW w:w="720" w:type="dxa"/>
            <w:tcBorders>
              <w:right w:val="single" w:sz="4" w:space="0" w:color="000000"/>
            </w:tcBorders>
            <w:vAlign w:val="center"/>
          </w:tcPr>
          <w:p w14:paraId="69D0896B" w14:textId="77777777" w:rsidR="007F74F4" w:rsidRPr="004F7167" w:rsidRDefault="007F74F4" w:rsidP="004F7167"/>
        </w:tc>
        <w:tc>
          <w:tcPr>
            <w:tcW w:w="590" w:type="dxa"/>
            <w:vAlign w:val="center"/>
          </w:tcPr>
          <w:p w14:paraId="0034BD98" w14:textId="77777777" w:rsidR="007F74F4" w:rsidRPr="004F7167" w:rsidRDefault="007F74F4" w:rsidP="004F7167"/>
        </w:tc>
        <w:tc>
          <w:tcPr>
            <w:tcW w:w="590" w:type="dxa"/>
            <w:vAlign w:val="center"/>
          </w:tcPr>
          <w:p w14:paraId="025A1D08" w14:textId="77777777" w:rsidR="007F74F4" w:rsidRPr="004F7167" w:rsidRDefault="007F74F4" w:rsidP="004F7167"/>
        </w:tc>
        <w:tc>
          <w:tcPr>
            <w:tcW w:w="590" w:type="dxa"/>
            <w:vAlign w:val="center"/>
          </w:tcPr>
          <w:p w14:paraId="561860D9" w14:textId="77777777" w:rsidR="007F74F4" w:rsidRPr="004F7167" w:rsidRDefault="007F74F4" w:rsidP="004F7167"/>
        </w:tc>
        <w:tc>
          <w:tcPr>
            <w:tcW w:w="590" w:type="dxa"/>
            <w:vAlign w:val="center"/>
          </w:tcPr>
          <w:p w14:paraId="00483BBE" w14:textId="77777777" w:rsidR="007F74F4" w:rsidRPr="004F7167" w:rsidRDefault="007F74F4" w:rsidP="004F7167"/>
        </w:tc>
        <w:tc>
          <w:tcPr>
            <w:tcW w:w="590" w:type="dxa"/>
            <w:tcBorders>
              <w:right w:val="single" w:sz="4" w:space="0" w:color="000000"/>
            </w:tcBorders>
            <w:vAlign w:val="center"/>
          </w:tcPr>
          <w:p w14:paraId="6E28902F" w14:textId="77777777" w:rsidR="007F74F4" w:rsidRPr="004F7167" w:rsidRDefault="007F74F4" w:rsidP="004F7167"/>
        </w:tc>
      </w:tr>
      <w:tr w:rsidR="007F74F4" w:rsidRPr="004F7167" w14:paraId="176403B1" w14:textId="77777777">
        <w:trPr>
          <w:trHeight w:val="256"/>
          <w:jc w:val="center"/>
        </w:trPr>
        <w:tc>
          <w:tcPr>
            <w:tcW w:w="1091" w:type="dxa"/>
            <w:tcBorders>
              <w:bottom w:val="single" w:sz="4" w:space="0" w:color="000000"/>
            </w:tcBorders>
            <w:vAlign w:val="center"/>
          </w:tcPr>
          <w:p w14:paraId="477BBD58" w14:textId="77777777" w:rsidR="007F74F4" w:rsidRPr="004F7167" w:rsidRDefault="00000000" w:rsidP="004F7167">
            <w:r w:rsidRPr="004F7167">
              <w:t xml:space="preserve">  F-CGUUGC-3’f</w:t>
            </w:r>
            <w:r w:rsidRPr="004F7167">
              <w:br/>
              <w:t xml:space="preserve"> Q-GCAACG-5’</w:t>
            </w:r>
          </w:p>
        </w:tc>
        <w:tc>
          <w:tcPr>
            <w:tcW w:w="720" w:type="dxa"/>
            <w:tcBorders>
              <w:left w:val="single" w:sz="4" w:space="0" w:color="000000"/>
              <w:bottom w:val="single" w:sz="4" w:space="0" w:color="000000"/>
            </w:tcBorders>
            <w:vAlign w:val="center"/>
          </w:tcPr>
          <w:p w14:paraId="711BBD85" w14:textId="77777777" w:rsidR="007F74F4" w:rsidRPr="004F7167" w:rsidRDefault="007F74F4" w:rsidP="004F7167"/>
        </w:tc>
        <w:tc>
          <w:tcPr>
            <w:tcW w:w="720" w:type="dxa"/>
            <w:tcBorders>
              <w:bottom w:val="single" w:sz="4" w:space="0" w:color="000000"/>
            </w:tcBorders>
            <w:vAlign w:val="center"/>
          </w:tcPr>
          <w:p w14:paraId="50428E60" w14:textId="77777777" w:rsidR="007F74F4" w:rsidRPr="004F7167" w:rsidRDefault="007F74F4" w:rsidP="004F7167"/>
        </w:tc>
        <w:tc>
          <w:tcPr>
            <w:tcW w:w="720" w:type="dxa"/>
            <w:tcBorders>
              <w:bottom w:val="single" w:sz="4" w:space="0" w:color="000000"/>
            </w:tcBorders>
            <w:vAlign w:val="center"/>
          </w:tcPr>
          <w:p w14:paraId="245CEAD8" w14:textId="77777777" w:rsidR="007F74F4" w:rsidRPr="004F7167" w:rsidRDefault="007F74F4" w:rsidP="004F7167"/>
        </w:tc>
        <w:tc>
          <w:tcPr>
            <w:tcW w:w="720" w:type="dxa"/>
            <w:tcBorders>
              <w:bottom w:val="single" w:sz="4" w:space="0" w:color="000000"/>
            </w:tcBorders>
            <w:vAlign w:val="center"/>
          </w:tcPr>
          <w:p w14:paraId="1BAA1E83" w14:textId="77777777" w:rsidR="007F74F4" w:rsidRPr="004F7167" w:rsidRDefault="007F74F4" w:rsidP="004F7167"/>
        </w:tc>
        <w:tc>
          <w:tcPr>
            <w:tcW w:w="720" w:type="dxa"/>
            <w:tcBorders>
              <w:bottom w:val="single" w:sz="4" w:space="0" w:color="000000"/>
              <w:right w:val="single" w:sz="4" w:space="0" w:color="000000"/>
            </w:tcBorders>
            <w:vAlign w:val="center"/>
          </w:tcPr>
          <w:p w14:paraId="68614A59" w14:textId="77777777" w:rsidR="007F74F4" w:rsidRPr="004F7167" w:rsidRDefault="007F74F4" w:rsidP="004F7167"/>
        </w:tc>
        <w:tc>
          <w:tcPr>
            <w:tcW w:w="720" w:type="dxa"/>
            <w:tcBorders>
              <w:left w:val="single" w:sz="4" w:space="0" w:color="000000"/>
              <w:bottom w:val="single" w:sz="4" w:space="0" w:color="000000"/>
            </w:tcBorders>
            <w:vAlign w:val="center"/>
          </w:tcPr>
          <w:p w14:paraId="776E3276" w14:textId="77777777" w:rsidR="007F74F4" w:rsidRPr="004F7167" w:rsidRDefault="007F74F4" w:rsidP="004F7167"/>
        </w:tc>
        <w:tc>
          <w:tcPr>
            <w:tcW w:w="720" w:type="dxa"/>
            <w:tcBorders>
              <w:bottom w:val="single" w:sz="4" w:space="0" w:color="000000"/>
            </w:tcBorders>
            <w:vAlign w:val="center"/>
          </w:tcPr>
          <w:p w14:paraId="5992DBEA" w14:textId="77777777" w:rsidR="007F74F4" w:rsidRPr="004F7167" w:rsidRDefault="007F74F4" w:rsidP="004F7167"/>
        </w:tc>
        <w:tc>
          <w:tcPr>
            <w:tcW w:w="720" w:type="dxa"/>
            <w:tcBorders>
              <w:bottom w:val="single" w:sz="4" w:space="0" w:color="000000"/>
            </w:tcBorders>
            <w:vAlign w:val="center"/>
          </w:tcPr>
          <w:p w14:paraId="720B945E" w14:textId="77777777" w:rsidR="007F74F4" w:rsidRPr="004F7167" w:rsidRDefault="007F74F4" w:rsidP="004F7167"/>
        </w:tc>
        <w:tc>
          <w:tcPr>
            <w:tcW w:w="720" w:type="dxa"/>
            <w:tcBorders>
              <w:bottom w:val="single" w:sz="4" w:space="0" w:color="000000"/>
            </w:tcBorders>
            <w:vAlign w:val="center"/>
          </w:tcPr>
          <w:p w14:paraId="4147DDB9" w14:textId="77777777" w:rsidR="007F74F4" w:rsidRPr="004F7167" w:rsidRDefault="007F74F4" w:rsidP="004F7167"/>
        </w:tc>
        <w:tc>
          <w:tcPr>
            <w:tcW w:w="720" w:type="dxa"/>
            <w:tcBorders>
              <w:bottom w:val="single" w:sz="4" w:space="0" w:color="000000"/>
              <w:right w:val="single" w:sz="4" w:space="0" w:color="000000"/>
            </w:tcBorders>
            <w:vAlign w:val="center"/>
          </w:tcPr>
          <w:p w14:paraId="7D11DA8B" w14:textId="77777777" w:rsidR="007F74F4" w:rsidRPr="004F7167" w:rsidRDefault="007F74F4" w:rsidP="004F7167"/>
        </w:tc>
        <w:tc>
          <w:tcPr>
            <w:tcW w:w="720" w:type="dxa"/>
            <w:tcBorders>
              <w:bottom w:val="single" w:sz="4" w:space="0" w:color="000000"/>
            </w:tcBorders>
            <w:vAlign w:val="center"/>
          </w:tcPr>
          <w:p w14:paraId="30FA0C9E" w14:textId="77777777" w:rsidR="007F74F4" w:rsidRPr="004F7167" w:rsidRDefault="007F74F4" w:rsidP="004F7167"/>
        </w:tc>
        <w:tc>
          <w:tcPr>
            <w:tcW w:w="720" w:type="dxa"/>
            <w:tcBorders>
              <w:bottom w:val="single" w:sz="4" w:space="0" w:color="000000"/>
            </w:tcBorders>
            <w:vAlign w:val="center"/>
          </w:tcPr>
          <w:p w14:paraId="03C2E8A3" w14:textId="77777777" w:rsidR="007F74F4" w:rsidRPr="004F7167" w:rsidRDefault="007F74F4" w:rsidP="004F7167"/>
        </w:tc>
        <w:tc>
          <w:tcPr>
            <w:tcW w:w="720" w:type="dxa"/>
            <w:tcBorders>
              <w:bottom w:val="single" w:sz="4" w:space="0" w:color="000000"/>
            </w:tcBorders>
            <w:vAlign w:val="center"/>
          </w:tcPr>
          <w:p w14:paraId="67636385" w14:textId="77777777" w:rsidR="007F74F4" w:rsidRPr="004F7167" w:rsidRDefault="007F74F4" w:rsidP="004F7167"/>
        </w:tc>
        <w:tc>
          <w:tcPr>
            <w:tcW w:w="720" w:type="dxa"/>
            <w:tcBorders>
              <w:bottom w:val="single" w:sz="4" w:space="0" w:color="000000"/>
            </w:tcBorders>
            <w:vAlign w:val="center"/>
          </w:tcPr>
          <w:p w14:paraId="6AEDC8E5" w14:textId="77777777" w:rsidR="007F74F4" w:rsidRPr="004F7167" w:rsidRDefault="007F74F4" w:rsidP="004F7167"/>
        </w:tc>
        <w:tc>
          <w:tcPr>
            <w:tcW w:w="720" w:type="dxa"/>
            <w:tcBorders>
              <w:bottom w:val="single" w:sz="4" w:space="0" w:color="000000"/>
              <w:right w:val="single" w:sz="4" w:space="0" w:color="000000"/>
            </w:tcBorders>
            <w:vAlign w:val="center"/>
          </w:tcPr>
          <w:p w14:paraId="3F40E264" w14:textId="77777777" w:rsidR="007F74F4" w:rsidRPr="004F7167" w:rsidRDefault="007F74F4" w:rsidP="004F7167"/>
        </w:tc>
        <w:tc>
          <w:tcPr>
            <w:tcW w:w="590" w:type="dxa"/>
            <w:tcBorders>
              <w:bottom w:val="single" w:sz="4" w:space="0" w:color="000000"/>
            </w:tcBorders>
            <w:vAlign w:val="center"/>
          </w:tcPr>
          <w:p w14:paraId="3739F111" w14:textId="77777777" w:rsidR="007F74F4" w:rsidRPr="004F7167" w:rsidRDefault="007F74F4" w:rsidP="004F7167"/>
        </w:tc>
        <w:tc>
          <w:tcPr>
            <w:tcW w:w="590" w:type="dxa"/>
            <w:tcBorders>
              <w:bottom w:val="single" w:sz="4" w:space="0" w:color="000000"/>
            </w:tcBorders>
            <w:vAlign w:val="center"/>
          </w:tcPr>
          <w:p w14:paraId="44E1F1BE" w14:textId="77777777" w:rsidR="007F74F4" w:rsidRPr="004F7167" w:rsidRDefault="007F74F4" w:rsidP="004F7167"/>
        </w:tc>
        <w:tc>
          <w:tcPr>
            <w:tcW w:w="590" w:type="dxa"/>
            <w:tcBorders>
              <w:bottom w:val="single" w:sz="4" w:space="0" w:color="000000"/>
            </w:tcBorders>
            <w:vAlign w:val="center"/>
          </w:tcPr>
          <w:p w14:paraId="2B03D453" w14:textId="77777777" w:rsidR="007F74F4" w:rsidRPr="004F7167" w:rsidRDefault="007F74F4" w:rsidP="004F7167"/>
        </w:tc>
        <w:tc>
          <w:tcPr>
            <w:tcW w:w="590" w:type="dxa"/>
            <w:tcBorders>
              <w:bottom w:val="single" w:sz="4" w:space="0" w:color="000000"/>
            </w:tcBorders>
            <w:vAlign w:val="center"/>
          </w:tcPr>
          <w:p w14:paraId="4CF546DF" w14:textId="77777777" w:rsidR="007F74F4" w:rsidRPr="004F7167" w:rsidRDefault="007F74F4" w:rsidP="004F7167"/>
        </w:tc>
        <w:tc>
          <w:tcPr>
            <w:tcW w:w="590" w:type="dxa"/>
            <w:tcBorders>
              <w:bottom w:val="single" w:sz="4" w:space="0" w:color="000000"/>
              <w:right w:val="single" w:sz="4" w:space="0" w:color="000000"/>
            </w:tcBorders>
            <w:vAlign w:val="center"/>
          </w:tcPr>
          <w:p w14:paraId="78ACC73A" w14:textId="77777777" w:rsidR="007F74F4" w:rsidRPr="004F7167" w:rsidRDefault="007F74F4" w:rsidP="004F7167"/>
        </w:tc>
      </w:tr>
    </w:tbl>
    <w:p w14:paraId="72EE6E72" w14:textId="77777777" w:rsidR="007F74F4" w:rsidRPr="004F7167" w:rsidRDefault="00000000" w:rsidP="004F7167">
      <w:proofErr w:type="spellStart"/>
      <w:r w:rsidRPr="004F7167">
        <w:t>aDetermined</w:t>
      </w:r>
      <w:proofErr w:type="spellEnd"/>
      <w:r w:rsidRPr="004F7167">
        <w:t xml:space="preserve"> with method 1, fitting curves individually and averaging the results.</w:t>
      </w:r>
    </w:p>
    <w:p w14:paraId="401000C1" w14:textId="77777777" w:rsidR="007F74F4" w:rsidRPr="004F7167" w:rsidRDefault="00000000" w:rsidP="004F7167">
      <w:proofErr w:type="spellStart"/>
      <w:r w:rsidRPr="004F7167">
        <w:t>bDetermined</w:t>
      </w:r>
      <w:proofErr w:type="spellEnd"/>
      <w:r w:rsidRPr="004F7167">
        <w:t xml:space="preserve"> with method 2, 1/Tm versus </w:t>
      </w:r>
      <w:proofErr w:type="spellStart"/>
      <w:r w:rsidRPr="004F7167">
        <w:t>lnCt</w:t>
      </w:r>
      <w:proofErr w:type="spellEnd"/>
      <w:r w:rsidRPr="004F7167">
        <w:t xml:space="preserve"> analysis.</w:t>
      </w:r>
    </w:p>
    <w:p w14:paraId="40F9B0F9" w14:textId="77777777" w:rsidR="007F74F4" w:rsidRPr="004F7167" w:rsidRDefault="00000000" w:rsidP="004F7167">
      <w:proofErr w:type="spellStart"/>
      <w:r w:rsidRPr="004F7167">
        <w:lastRenderedPageBreak/>
        <w:t>cDetermined</w:t>
      </w:r>
      <w:proofErr w:type="spellEnd"/>
      <w:r w:rsidRPr="004F7167">
        <w:t xml:space="preserve"> with method 3, globally fitting all curves with the same non-linear model.</w:t>
      </w:r>
    </w:p>
    <w:p w14:paraId="46071786" w14:textId="77777777" w:rsidR="007F74F4" w:rsidRPr="004F7167" w:rsidRDefault="00000000" w:rsidP="004F7167">
      <w:proofErr w:type="spellStart"/>
      <w:r w:rsidRPr="004F7167">
        <w:t>dExpectation</w:t>
      </w:r>
      <w:proofErr w:type="spellEnd"/>
      <w:r w:rsidRPr="004F7167">
        <w:t xml:space="preserve"> maximized Tm at a Ct of 0.1 </w:t>
      </w:r>
      <w:proofErr w:type="spellStart"/>
      <w:r w:rsidRPr="004F7167">
        <w:t>mM.</w:t>
      </w:r>
      <w:proofErr w:type="spellEnd"/>
    </w:p>
    <w:p w14:paraId="191E4C12" w14:textId="77777777" w:rsidR="007F74F4" w:rsidRPr="004F7167" w:rsidRDefault="00000000" w:rsidP="004F7167">
      <w:proofErr w:type="spellStart"/>
      <w:r w:rsidRPr="004F7167">
        <w:t>eData</w:t>
      </w:r>
      <w:proofErr w:type="spellEnd"/>
      <w:r w:rsidRPr="004F7167">
        <w:t xml:space="preserve"> compiled from a published source.1</w:t>
      </w:r>
    </w:p>
    <w:p w14:paraId="3A590098" w14:textId="77777777" w:rsidR="007F74F4" w:rsidRPr="004F7167" w:rsidRDefault="00000000" w:rsidP="004F7167">
      <w:pPr>
        <w:sectPr w:rsidR="007F74F4" w:rsidRPr="004F7167">
          <w:footerReference w:type="default" r:id="rId15"/>
          <w:pgSz w:w="15840" w:h="12240" w:orient="landscape"/>
          <w:pgMar w:top="1134" w:right="390" w:bottom="1647" w:left="493" w:header="0" w:footer="1134" w:gutter="0"/>
          <w:cols w:space="720"/>
          <w:formProt w:val="0"/>
          <w:docGrid w:linePitch="600" w:charSpace="40960"/>
        </w:sectPr>
      </w:pPr>
      <w:proofErr w:type="spellStart"/>
      <w:r w:rsidRPr="004F7167">
        <w:t>fData</w:t>
      </w:r>
      <w:proofErr w:type="spellEnd"/>
      <w:r w:rsidRPr="004F7167">
        <w:t xml:space="preserve"> compiled in this work.</w:t>
      </w:r>
      <w:r w:rsidRPr="004F7167">
        <w:br w:type="page"/>
      </w:r>
    </w:p>
    <w:p w14:paraId="03788796" w14:textId="77777777" w:rsidR="007F74F4" w:rsidRPr="004F7167" w:rsidRDefault="00000000" w:rsidP="004F7167">
      <w:pPr>
        <w:pStyle w:val="Heading1"/>
      </w:pPr>
      <w:bookmarkStart w:id="32" w:name="_Toc1117940721"/>
      <w:bookmarkStart w:id="33" w:name="_Toc1085136791"/>
      <w:bookmarkStart w:id="34" w:name="_Toc118105647"/>
      <w:r w:rsidRPr="004F7167">
        <w:lastRenderedPageBreak/>
        <w:t>Supplementary information references</w:t>
      </w:r>
      <w:bookmarkEnd w:id="32"/>
      <w:bookmarkEnd w:id="33"/>
      <w:bookmarkEnd w:id="34"/>
    </w:p>
    <w:p w14:paraId="21728F4B" w14:textId="77777777" w:rsidR="00DB622D" w:rsidRPr="00DB622D" w:rsidRDefault="00C96309" w:rsidP="00DB622D">
      <w:pPr>
        <w:pStyle w:val="Bibliography"/>
      </w:pPr>
      <w:r>
        <w:fldChar w:fldCharType="begin"/>
      </w:r>
      <w:r w:rsidR="00DB622D">
        <w:instrText xml:space="preserve"> ADDIN ZOTERO_BIBL {"uncited":[],"omitted":[],"custom":[]} CSL_BIBLIOGRAPHY </w:instrText>
      </w:r>
      <w:r>
        <w:fldChar w:fldCharType="separate"/>
      </w:r>
      <w:r w:rsidR="00DB622D" w:rsidRPr="00DB622D">
        <w:t>(1)</w:t>
      </w:r>
      <w:r w:rsidR="00DB622D" w:rsidRPr="00DB622D">
        <w:tab/>
      </w:r>
      <w:r w:rsidR="00DB622D" w:rsidRPr="00DB622D">
        <w:rPr>
          <w:i/>
          <w:iCs/>
        </w:rPr>
        <w:t xml:space="preserve">Handbook of Biochemistry and Molecular </w:t>
      </w:r>
      <w:proofErr w:type="gramStart"/>
      <w:r w:rsidR="00DB622D" w:rsidRPr="00DB622D">
        <w:rPr>
          <w:i/>
          <w:iCs/>
        </w:rPr>
        <w:t>Biology :</w:t>
      </w:r>
      <w:proofErr w:type="gramEnd"/>
      <w:r w:rsidR="00DB622D" w:rsidRPr="00DB622D">
        <w:rPr>
          <w:i/>
          <w:iCs/>
        </w:rPr>
        <w:t xml:space="preserve"> Nucleic Acids</w:t>
      </w:r>
      <w:r w:rsidR="00DB622D" w:rsidRPr="00DB622D">
        <w:t>; Cleveland : CRC Press, 1975.</w:t>
      </w:r>
    </w:p>
    <w:p w14:paraId="42EFF75A" w14:textId="77777777" w:rsidR="00DB622D" w:rsidRPr="00DB622D" w:rsidRDefault="00DB622D" w:rsidP="00DB622D">
      <w:pPr>
        <w:pStyle w:val="Bibliography"/>
      </w:pPr>
      <w:r w:rsidRPr="00DB622D">
        <w:t>(2)</w:t>
      </w:r>
      <w:r w:rsidRPr="00DB622D">
        <w:tab/>
        <w:t xml:space="preserve">Puglisi, J. D.; Tinoco, I. Absorbance Melting Curves of RNA. In </w:t>
      </w:r>
      <w:r w:rsidRPr="00DB622D">
        <w:rPr>
          <w:i/>
          <w:iCs/>
        </w:rPr>
        <w:t>Methods in Enzymology</w:t>
      </w:r>
      <w:r w:rsidRPr="00DB622D">
        <w:t>; RNA Processing Part A: General Methods; Academic Press, 1989; Vol. 180, pp 304–325. https://doi.org/10.1016/0076-6879(89)80108-9.</w:t>
      </w:r>
    </w:p>
    <w:p w14:paraId="0AF12000" w14:textId="77777777" w:rsidR="00DB622D" w:rsidRPr="00DB622D" w:rsidRDefault="00DB622D" w:rsidP="00DB622D">
      <w:pPr>
        <w:pStyle w:val="Bibliography"/>
      </w:pPr>
      <w:r w:rsidRPr="00DB622D">
        <w:t>(3)</w:t>
      </w:r>
      <w:r w:rsidRPr="00DB622D">
        <w:tab/>
      </w:r>
      <w:proofErr w:type="spellStart"/>
      <w:r w:rsidRPr="00DB622D">
        <w:t>Gralla</w:t>
      </w:r>
      <w:proofErr w:type="spellEnd"/>
      <w:r w:rsidRPr="00DB622D">
        <w:t xml:space="preserve">, J.; Crothers, D. M. Free Energy of Imperfect Nucleic Acid Helices: III. Small Internal Loops Resulting from Mismatches. </w:t>
      </w:r>
      <w:r w:rsidRPr="00DB622D">
        <w:rPr>
          <w:i/>
          <w:iCs/>
        </w:rPr>
        <w:t>J. Mol. Biol.</w:t>
      </w:r>
      <w:r w:rsidRPr="00DB622D">
        <w:t xml:space="preserve"> </w:t>
      </w:r>
      <w:r w:rsidRPr="00DB622D">
        <w:rPr>
          <w:b/>
          <w:bCs/>
        </w:rPr>
        <w:t>1973</w:t>
      </w:r>
      <w:r w:rsidRPr="00DB622D">
        <w:t xml:space="preserve">, </w:t>
      </w:r>
      <w:r w:rsidRPr="00DB622D">
        <w:rPr>
          <w:i/>
          <w:iCs/>
        </w:rPr>
        <w:t>78</w:t>
      </w:r>
      <w:r w:rsidRPr="00DB622D">
        <w:t xml:space="preserve"> (2), 301–319. https://doi.org/10.1016/0022-2836(73)90118-6.</w:t>
      </w:r>
    </w:p>
    <w:p w14:paraId="5F654D7B" w14:textId="77777777" w:rsidR="00DB622D" w:rsidRPr="00DB622D" w:rsidRDefault="00DB622D" w:rsidP="00DB622D">
      <w:pPr>
        <w:pStyle w:val="Bibliography"/>
      </w:pPr>
      <w:r w:rsidRPr="00DB622D">
        <w:t>(4)</w:t>
      </w:r>
      <w:r w:rsidRPr="00DB622D">
        <w:tab/>
        <w:t xml:space="preserve">Xia, T.; </w:t>
      </w:r>
      <w:proofErr w:type="spellStart"/>
      <w:r w:rsidRPr="00DB622D">
        <w:t>SantaLucia</w:t>
      </w:r>
      <w:proofErr w:type="spellEnd"/>
      <w:r w:rsidRPr="00DB622D">
        <w:t xml:space="preserve">, J.; Burkard, M. E.; </w:t>
      </w:r>
      <w:proofErr w:type="spellStart"/>
      <w:r w:rsidRPr="00DB622D">
        <w:t>Kierzek</w:t>
      </w:r>
      <w:proofErr w:type="spellEnd"/>
      <w:r w:rsidRPr="00DB622D">
        <w:t xml:space="preserve">, R.; Schroeder, S. J.; Jiao, X.; Cox, C.; Turner, D. H. Thermodynamic Parameters for an Expanded Nearest-Neighbor Model for Formation of RNA Duplexes with Watson−Crick Base Pairs </w:t>
      </w:r>
      <w:r w:rsidRPr="00DB622D">
        <w:rPr>
          <w:vertAlign w:val="superscript"/>
        </w:rPr>
        <w:t>†</w:t>
      </w:r>
      <w:r w:rsidRPr="00DB622D">
        <w:t xml:space="preserve">. </w:t>
      </w:r>
      <w:r w:rsidRPr="00DB622D">
        <w:rPr>
          <w:i/>
          <w:iCs/>
        </w:rPr>
        <w:t>Biochemistry</w:t>
      </w:r>
      <w:r w:rsidRPr="00DB622D">
        <w:t xml:space="preserve"> </w:t>
      </w:r>
      <w:r w:rsidRPr="00DB622D">
        <w:rPr>
          <w:b/>
          <w:bCs/>
        </w:rPr>
        <w:t>1998</w:t>
      </w:r>
      <w:r w:rsidRPr="00DB622D">
        <w:t xml:space="preserve">, </w:t>
      </w:r>
      <w:r w:rsidRPr="00DB622D">
        <w:rPr>
          <w:i/>
          <w:iCs/>
        </w:rPr>
        <w:t>37</w:t>
      </w:r>
      <w:r w:rsidRPr="00DB622D">
        <w:t xml:space="preserve"> (42), 14719–14735. https://doi.org/10.1021/bi9809425.</w:t>
      </w:r>
    </w:p>
    <w:p w14:paraId="4C5A4B56" w14:textId="77777777" w:rsidR="00DB622D" w:rsidRPr="00DB622D" w:rsidRDefault="00DB622D" w:rsidP="00DB622D">
      <w:pPr>
        <w:pStyle w:val="Bibliography"/>
      </w:pPr>
      <w:r w:rsidRPr="00DB622D">
        <w:t>(5)</w:t>
      </w:r>
      <w:r w:rsidRPr="00DB622D">
        <w:tab/>
      </w:r>
      <w:proofErr w:type="spellStart"/>
      <w:r w:rsidRPr="00DB622D">
        <w:t>Antao</w:t>
      </w:r>
      <w:proofErr w:type="spellEnd"/>
      <w:r w:rsidRPr="00DB622D">
        <w:t xml:space="preserve">, V. P.; Tinoco, I., Jr. Thermodynamic Parameters for Loop Formation in RNA and DNA Hairpin Tetraloops. </w:t>
      </w:r>
      <w:r w:rsidRPr="00DB622D">
        <w:rPr>
          <w:i/>
          <w:iCs/>
        </w:rPr>
        <w:t>Nucleic Acids Res.</w:t>
      </w:r>
      <w:r w:rsidRPr="00DB622D">
        <w:t xml:space="preserve"> </w:t>
      </w:r>
      <w:r w:rsidRPr="00DB622D">
        <w:rPr>
          <w:b/>
          <w:bCs/>
        </w:rPr>
        <w:t>1992</w:t>
      </w:r>
      <w:r w:rsidRPr="00DB622D">
        <w:t xml:space="preserve">, </w:t>
      </w:r>
      <w:r w:rsidRPr="00DB622D">
        <w:rPr>
          <w:i/>
          <w:iCs/>
        </w:rPr>
        <w:t>20</w:t>
      </w:r>
      <w:r w:rsidRPr="00DB622D">
        <w:t xml:space="preserve"> (4), 819–824. https://doi.org/10.1093/nar/20.4.819.</w:t>
      </w:r>
    </w:p>
    <w:p w14:paraId="3F091269" w14:textId="77777777" w:rsidR="00DB622D" w:rsidRPr="00DB622D" w:rsidRDefault="00DB622D" w:rsidP="00DB622D">
      <w:pPr>
        <w:pStyle w:val="Bibliography"/>
      </w:pPr>
      <w:r w:rsidRPr="00DB622D">
        <w:t>(6)</w:t>
      </w:r>
      <w:r w:rsidRPr="00DB622D">
        <w:tab/>
        <w:t xml:space="preserve">Adams, M. S.; </w:t>
      </w:r>
      <w:proofErr w:type="spellStart"/>
      <w:r w:rsidRPr="00DB622D">
        <w:t>Znosko</w:t>
      </w:r>
      <w:proofErr w:type="spellEnd"/>
      <w:r w:rsidRPr="00DB622D">
        <w:t xml:space="preserve">, B. M. Thermodynamic Characterization and Nearest Neighbor Parameters for RNA Duplexes under Molecular Crowding Conditions. </w:t>
      </w:r>
      <w:r w:rsidRPr="00DB622D">
        <w:rPr>
          <w:i/>
          <w:iCs/>
        </w:rPr>
        <w:t>Nucleic Acids Res.</w:t>
      </w:r>
      <w:r w:rsidRPr="00DB622D">
        <w:t xml:space="preserve"> </w:t>
      </w:r>
      <w:r w:rsidRPr="00DB622D">
        <w:rPr>
          <w:b/>
          <w:bCs/>
        </w:rPr>
        <w:t>2019</w:t>
      </w:r>
      <w:r w:rsidRPr="00DB622D">
        <w:t xml:space="preserve">, </w:t>
      </w:r>
      <w:r w:rsidRPr="00DB622D">
        <w:rPr>
          <w:i/>
          <w:iCs/>
        </w:rPr>
        <w:t>47</w:t>
      </w:r>
      <w:r w:rsidRPr="00DB622D">
        <w:t xml:space="preserve"> (7), 3658–3666. https://doi.org/10.1093/nar/gkz019.</w:t>
      </w:r>
    </w:p>
    <w:p w14:paraId="1E1F71D4" w14:textId="50A03DC7" w:rsidR="007F74F4" w:rsidRPr="004F7167" w:rsidRDefault="00C96309" w:rsidP="004F7167">
      <w:r>
        <w:fldChar w:fldCharType="end"/>
      </w:r>
    </w:p>
    <w:sectPr w:rsidR="007F74F4" w:rsidRPr="004F7167">
      <w:footerReference w:type="default" r:id="rId16"/>
      <w:pgSz w:w="12240" w:h="15840"/>
      <w:pgMar w:top="777" w:right="1440" w:bottom="1440" w:left="1440" w:header="0" w:footer="720" w:gutter="0"/>
      <w:cols w:space="720"/>
      <w:formProt w:val="0"/>
      <w:docGrid w:linePitch="10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10-31T11:45:00Z" w:initials="SJP">
    <w:p w14:paraId="43113F9B" w14:textId="77777777" w:rsidR="004C09C3" w:rsidRDefault="004C09C3" w:rsidP="002228C9">
      <w:pPr>
        <w:pStyle w:val="CommentText"/>
      </w:pPr>
      <w:r>
        <w:rPr>
          <w:rStyle w:val="CommentReference"/>
        </w:rPr>
        <w:annotationRef/>
      </w:r>
      <w:r>
        <w:t>Please add your ORCID</w:t>
      </w:r>
    </w:p>
  </w:comment>
  <w:comment w:id="1" w:author="Sieg, Jacob Philip" w:date="2022-10-31T11:45:00Z" w:initials="SJP">
    <w:p w14:paraId="42C74D91" w14:textId="77777777" w:rsidR="004C09C3" w:rsidRDefault="004C09C3" w:rsidP="00A313AE">
      <w:pPr>
        <w:pStyle w:val="CommentText"/>
      </w:pPr>
      <w:r>
        <w:rPr>
          <w:rStyle w:val="CommentReference"/>
        </w:rPr>
        <w:annotationRef/>
      </w:r>
      <w:r>
        <w:t>Please add your ORC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13F9B" w15:done="0"/>
  <w15:commentEx w15:paraId="42C74D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33D4" w16cex:dateUtc="2022-10-31T15:45:00Z"/>
  <w16cex:commentExtensible w16cex:durableId="270A33EB" w16cex:dateUtc="2022-10-3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13F9B" w16cid:durableId="270A33D4"/>
  <w16cid:commentId w16cid:paraId="42C74D91" w16cid:durableId="270A33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91CC5" w14:textId="77777777" w:rsidR="003631D3" w:rsidRDefault="003631D3">
      <w:r>
        <w:separator/>
      </w:r>
    </w:p>
  </w:endnote>
  <w:endnote w:type="continuationSeparator" w:id="0">
    <w:p w14:paraId="4DE1745D" w14:textId="77777777" w:rsidR="003631D3" w:rsidRDefault="00363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jaVu Sans">
    <w:altName w:val="Verdan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Segoe UI Light"/>
    <w:charset w:val="01"/>
    <w:family w:val="roman"/>
    <w:pitch w:val="variable"/>
  </w:font>
  <w:font w:name="Liberation Serif">
    <w:altName w:val="Times New Roman"/>
    <w:charset w:val="01"/>
    <w:family w:val="roman"/>
    <w:pitch w:val="variable"/>
  </w:font>
  <w:font w:name="Noto Serif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77777777" w:rsidR="007F74F4" w:rsidRDefault="00000000">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p>
  <w:p w14:paraId="1E9B70AB" w14:textId="77777777" w:rsidR="007F74F4" w:rsidRDefault="007F74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7F74F4" w:rsidRDefault="00000000">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7F74F4" w:rsidRDefault="00000000">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7F74F4" w:rsidRDefault="007F74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0E89B" w14:textId="77777777" w:rsidR="003631D3" w:rsidRDefault="003631D3">
      <w:r>
        <w:separator/>
      </w:r>
    </w:p>
  </w:footnote>
  <w:footnote w:type="continuationSeparator" w:id="0">
    <w:p w14:paraId="7540A9EE" w14:textId="77777777" w:rsidR="003631D3" w:rsidRDefault="003631D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F74F4"/>
    <w:rsid w:val="000217AD"/>
    <w:rsid w:val="00093DC4"/>
    <w:rsid w:val="000961D5"/>
    <w:rsid w:val="000D5DF0"/>
    <w:rsid w:val="00142497"/>
    <w:rsid w:val="00162E8A"/>
    <w:rsid w:val="001F6DB8"/>
    <w:rsid w:val="00207A9E"/>
    <w:rsid w:val="00213103"/>
    <w:rsid w:val="0025113B"/>
    <w:rsid w:val="00273F5B"/>
    <w:rsid w:val="002B2228"/>
    <w:rsid w:val="002C4D59"/>
    <w:rsid w:val="00304DEB"/>
    <w:rsid w:val="003210DB"/>
    <w:rsid w:val="00344812"/>
    <w:rsid w:val="003631D3"/>
    <w:rsid w:val="003C208D"/>
    <w:rsid w:val="00412C50"/>
    <w:rsid w:val="00430A79"/>
    <w:rsid w:val="00445FFE"/>
    <w:rsid w:val="00461C57"/>
    <w:rsid w:val="00463FA1"/>
    <w:rsid w:val="00467055"/>
    <w:rsid w:val="00467C7D"/>
    <w:rsid w:val="00491D52"/>
    <w:rsid w:val="004A3754"/>
    <w:rsid w:val="004B37CE"/>
    <w:rsid w:val="004C09C3"/>
    <w:rsid w:val="004F0069"/>
    <w:rsid w:val="004F7167"/>
    <w:rsid w:val="0051699D"/>
    <w:rsid w:val="00522FD6"/>
    <w:rsid w:val="00567975"/>
    <w:rsid w:val="00577F5E"/>
    <w:rsid w:val="00664C7E"/>
    <w:rsid w:val="00673860"/>
    <w:rsid w:val="0068087E"/>
    <w:rsid w:val="00683CE2"/>
    <w:rsid w:val="0069322B"/>
    <w:rsid w:val="006B4815"/>
    <w:rsid w:val="00747197"/>
    <w:rsid w:val="007640BA"/>
    <w:rsid w:val="007F1875"/>
    <w:rsid w:val="007F74F4"/>
    <w:rsid w:val="00824546"/>
    <w:rsid w:val="00836465"/>
    <w:rsid w:val="00862361"/>
    <w:rsid w:val="008C0B8A"/>
    <w:rsid w:val="008F5B4C"/>
    <w:rsid w:val="009330C2"/>
    <w:rsid w:val="00996F5A"/>
    <w:rsid w:val="009F54F4"/>
    <w:rsid w:val="00A17109"/>
    <w:rsid w:val="00A42D93"/>
    <w:rsid w:val="00A46FC8"/>
    <w:rsid w:val="00AA294A"/>
    <w:rsid w:val="00AB64B7"/>
    <w:rsid w:val="00B139A7"/>
    <w:rsid w:val="00BE1FE3"/>
    <w:rsid w:val="00C05C1E"/>
    <w:rsid w:val="00C8597A"/>
    <w:rsid w:val="00C9534C"/>
    <w:rsid w:val="00C96309"/>
    <w:rsid w:val="00CC24AB"/>
    <w:rsid w:val="00D023A5"/>
    <w:rsid w:val="00D3500E"/>
    <w:rsid w:val="00DB1099"/>
    <w:rsid w:val="00DB622D"/>
    <w:rsid w:val="00DE1789"/>
    <w:rsid w:val="00DF000F"/>
    <w:rsid w:val="00E2070F"/>
    <w:rsid w:val="00E54A57"/>
    <w:rsid w:val="00E60490"/>
    <w:rsid w:val="00E63B72"/>
    <w:rsid w:val="00E73FBD"/>
    <w:rsid w:val="00ED7763"/>
    <w:rsid w:val="00EE42EC"/>
    <w:rsid w:val="00F17A3C"/>
    <w:rsid w:val="00F3633D"/>
    <w:rsid w:val="00F669F2"/>
    <w:rsid w:val="00F846EB"/>
    <w:rsid w:val="00F87767"/>
    <w:rsid w:val="00FA1DD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AECF4"/>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overflowPunct w:val="0"/>
      <w:textAlignment w:val="baseline"/>
    </w:pPr>
  </w:style>
  <w:style w:type="paragraph" w:styleId="Heading1">
    <w:name w:val="heading 1"/>
    <w:basedOn w:val="Normal"/>
    <w:next w:val="Normal"/>
    <w:link w:val="Heading1Char"/>
    <w:uiPriority w:val="9"/>
    <w:qFormat/>
    <w:rsid w:val="00D023A5"/>
    <w:pPr>
      <w:keepNext/>
      <w:keepLines/>
      <w:spacing w:before="120" w:after="240"/>
      <w:outlineLvl w:val="0"/>
    </w:pPr>
    <w:rPr>
      <w:rFonts w:ascii="Times New Roman" w:hAnsi="Times New Roman"/>
      <w:b/>
      <w:color w:val="000000"/>
      <w:sz w:val="32"/>
      <w:szCs w:val="32"/>
    </w:rPr>
  </w:style>
  <w:style w:type="paragraph" w:styleId="Heading2">
    <w:name w:val="heading 2"/>
    <w:basedOn w:val="Heading"/>
    <w:next w:val="Textbody"/>
    <w:link w:val="Heading2Char"/>
    <w:uiPriority w:val="9"/>
    <w:unhideWhenUsed/>
    <w:qFormat/>
    <w:rsid w:val="004F7167"/>
    <w:pPr>
      <w:spacing w:before="0" w:after="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D023A5"/>
    <w:rPr>
      <w:rFonts w:ascii="Times New Roman" w:hAnsi="Times New Roman"/>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Textbody"/>
    <w:rPr>
      <w:rFonts w:cs="Lohit Devanagari"/>
    </w:rPr>
  </w:style>
  <w:style w:type="paragraph" w:styleId="Caption">
    <w:name w:val="caption"/>
    <w:basedOn w:val="Standard"/>
    <w:qFormat/>
    <w:pPr>
      <w:suppressLineNumbers/>
      <w:spacing w:before="120" w:after="120"/>
    </w:pPr>
    <w:rPr>
      <w:rFonts w:cs="Lohit Devanagari"/>
      <w:i/>
      <w:iCs/>
      <w:sz w:val="24"/>
      <w:szCs w:val="24"/>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qFormat/>
    <w:pPr>
      <w:spacing w:line="240" w:lineRule="auto"/>
    </w:pPr>
    <w:rPr>
      <w:szCs w:val="20"/>
    </w:rPr>
  </w:style>
  <w:style w:type="paragraph" w:styleId="CommentSubject">
    <w:name w:val="annotation subject"/>
    <w:basedOn w:val="CommentText"/>
    <w:next w:val="CommentText"/>
    <w:qFormat/>
    <w:rPr>
      <w:b/>
      <w:bCs/>
    </w:rPr>
  </w:style>
  <w:style w:type="paragraph" w:styleId="BalloonText">
    <w:name w:val="Balloon Text"/>
    <w:basedOn w:val="Standard"/>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4F7167"/>
    <w:rPr>
      <w:rFonts w:ascii="Liberation Sans" w:eastAsia="DejaVu Sans" w:hAnsi="Liberation Sans" w:cs="Lohit Devanagari"/>
      <w:b/>
      <w:bCs/>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wm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1</TotalTime>
  <Pages>15</Pages>
  <Words>5901</Words>
  <Characters>31457</Characters>
  <Application>Microsoft Office Word</Application>
  <DocSecurity>0</DocSecurity>
  <Lines>1258</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151</cp:revision>
  <cp:lastPrinted>2022-08-18T13:13:00Z</cp:lastPrinted>
  <dcterms:created xsi:type="dcterms:W3CDTF">2022-08-15T22:19:00Z</dcterms:created>
  <dcterms:modified xsi:type="dcterms:W3CDTF">2022-10-31T17: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15"&gt;&lt;session id="Pn09bWq0"/&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ies>
</file>